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07EB4C" w14:textId="77777777" w:rsidR="00E37F00" w:rsidRPr="00400045" w:rsidRDefault="00E37F00" w:rsidP="00F35A05">
      <w:pPr>
        <w:spacing w:line="480" w:lineRule="auto"/>
        <w:contextualSpacing/>
        <w:jc w:val="center"/>
        <w:rPr>
          <w:rFonts w:ascii="Arial" w:hAnsi="Arial" w:cs="Arial"/>
          <w:b/>
          <w:sz w:val="22"/>
          <w:szCs w:val="22"/>
        </w:rPr>
      </w:pPr>
      <w:r w:rsidRPr="00400045">
        <w:rPr>
          <w:rFonts w:ascii="Arial" w:hAnsi="Arial" w:cs="Arial"/>
          <w:b/>
          <w:sz w:val="22"/>
          <w:szCs w:val="22"/>
        </w:rPr>
        <w:t>fMRI Tasks</w:t>
      </w:r>
    </w:p>
    <w:p w14:paraId="53DA7376" w14:textId="77777777" w:rsidR="00984E77" w:rsidRPr="00400045" w:rsidRDefault="00984E77" w:rsidP="00F35A05">
      <w:pPr>
        <w:spacing w:line="480" w:lineRule="auto"/>
        <w:contextualSpacing/>
        <w:rPr>
          <w:rFonts w:ascii="Arial" w:hAnsi="Arial" w:cs="Arial"/>
          <w:b/>
          <w:sz w:val="22"/>
          <w:szCs w:val="22"/>
        </w:rPr>
      </w:pPr>
      <w:r w:rsidRPr="00400045">
        <w:rPr>
          <w:rFonts w:ascii="Arial" w:hAnsi="Arial" w:cs="Arial"/>
          <w:b/>
          <w:sz w:val="22"/>
          <w:szCs w:val="22"/>
        </w:rPr>
        <w:t>Fear Conditioning, Fear Extinction, and Fear Recall Task</w:t>
      </w:r>
    </w:p>
    <w:p w14:paraId="7E8C6030" w14:textId="743E739C" w:rsidR="00984E77" w:rsidRPr="00400045" w:rsidRDefault="00984E77" w:rsidP="05F8BCAE">
      <w:pPr>
        <w:spacing w:line="480" w:lineRule="auto"/>
        <w:ind w:firstLine="720"/>
        <w:contextualSpacing/>
        <w:rPr>
          <w:rFonts w:ascii="Arial" w:hAnsi="Arial" w:cs="Arial"/>
          <w:sz w:val="22"/>
          <w:szCs w:val="22"/>
        </w:rPr>
      </w:pPr>
      <w:r w:rsidRPr="00400045">
        <w:rPr>
          <w:rFonts w:ascii="Arial" w:hAnsi="Arial" w:cs="Arial"/>
          <w:sz w:val="22"/>
          <w:szCs w:val="22"/>
        </w:rPr>
        <w:t xml:space="preserve">The task used here was modeled after a prior study among healthy adults testing the impact of L-DOPA on fear </w:t>
      </w:r>
      <w:r w:rsidR="00FE32C7" w:rsidRPr="00400045">
        <w:rPr>
          <w:rFonts w:ascii="Arial" w:hAnsi="Arial" w:cs="Arial"/>
          <w:sz w:val="22"/>
          <w:szCs w:val="22"/>
        </w:rPr>
        <w:t>context renewal</w:t>
      </w:r>
      <w:r w:rsidR="00C01D9D" w:rsidRPr="00400045">
        <w:fldChar w:fldCharType="begin"/>
      </w:r>
      <w:r w:rsidR="00BC7001" w:rsidRPr="00400045">
        <w:rPr>
          <w:rFonts w:ascii="Arial" w:hAnsi="Arial" w:cs="Arial"/>
          <w:sz w:val="22"/>
          <w:szCs w:val="22"/>
        </w:rPr>
        <w:instrText xml:space="preserve"> ADDIN ZOTERO_ITEM CSL_CITATION {"citationID":"TdCKfeWD","properties":{"formattedCitation":"(1)","plainCitation":"(1)","noteIndex":0},"citationItems":[{"id":"51e5RkyT/0dcYNPzW","uris":["http://zotero.org/users/4631881/items/KHF3SM5E",["http://zotero.org/users/4631881/items/KHF3SM5E"]],"itemData":{"id":635,"type":"article-journal","title":"Single dose of l-dopa makes extinction memories context-independent and prevents the return of fear","container-title":"Proceedings of the National Academy of Sciences","page":"E2428-E2436","volume":"110","issue":"26","source":"www.pnas.org.ezproxy.library.wisc.edu","abstract":"Traumatic events can engender persistent excessive fear responses to trauma reminders that may return even after successful treatment. Extinction, the laboratory analog of behavior therapy, does not erase conditioned fear memories but generates competing, fear-inhibitory “extinction memories” that, however, are tied to the context in which extinction occurred. Accordingly, a dominance of fear over extinction memory expression—and, thus, return of fear—is often observed if extinguished fear stimuli are encountered outside the extinction (therapy) context. We show that postextinction administration of the dopamine precursor l-dopa makes extinction memories context-independent, thus strongly reducing the return of fear in both mice and humans. Reduced fear is accompanied by decreased amygdala and enhanced ventromedial prefrontal cortex activation in both species. In humans, ventromedial prefrontal cortex activity is predicted by enhanced resting-state functional coupling of the area with the dopaminergic midbrain during the postextinction consolidation phase. Our data suggest that dopamine-dependent boosting of extinction memory consolidation is a promising avenue to improving anxiety therapy.","DOI":"10.1073/pnas.1303061110","ISSN":"0027-8424, 1091-6490","note":"PMID: 23754384","journalAbbreviation":"PNAS","language":"en","author":[{"family":"Haaker","given":"Jan"},{"family":"Gaburro","given":"Stefano"},{"family":"Sah","given":"Anupam"},{"family":"Gartmann","given":"Nina"},{"family":"Lonsdorf","given":"Tina B."},{"family":"Meier","given":"Kolja"},{"family":"Singewald","given":"Nicolas"},{"family":"Pape","given":"Hans-Christian"},{"family":"Morellini","given":"Fabio"},{"family":"Kalisch","given":"Raffael"}],"issued":{"date-parts":[["2013",6,25]]}}}],"schema":"https://github.com/citation-style-language/schema/raw/master/csl-citation.json"} </w:instrText>
      </w:r>
      <w:r w:rsidR="00C01D9D" w:rsidRPr="00400045">
        <w:rPr>
          <w:rFonts w:ascii="Arial" w:hAnsi="Arial" w:cs="Arial"/>
          <w:sz w:val="22"/>
          <w:szCs w:val="22"/>
        </w:rPr>
        <w:fldChar w:fldCharType="separate"/>
      </w:r>
      <w:r w:rsidR="00270A65" w:rsidRPr="00400045">
        <w:rPr>
          <w:rFonts w:ascii="Arial" w:hAnsi="Arial" w:cs="Arial"/>
          <w:sz w:val="22"/>
        </w:rPr>
        <w:t>(1)</w:t>
      </w:r>
      <w:r w:rsidR="00C01D9D" w:rsidRPr="00400045">
        <w:fldChar w:fldCharType="end"/>
      </w:r>
      <w:r w:rsidRPr="00400045">
        <w:rPr>
          <w:rFonts w:ascii="Arial" w:hAnsi="Arial" w:cs="Arial"/>
          <w:sz w:val="22"/>
          <w:szCs w:val="22"/>
        </w:rPr>
        <w:t>. The unconditioned stimulus (US) used during Day 1 was an electric shock. Participants calibrated US intensity to a level that was uncomfortable but not painful (</w:t>
      </w:r>
      <w:r w:rsidR="00FE32C7" w:rsidRPr="00400045">
        <w:rPr>
          <w:rFonts w:ascii="Arial" w:hAnsi="Arial" w:cs="Arial"/>
          <w:sz w:val="22"/>
          <w:szCs w:val="22"/>
        </w:rPr>
        <w:t xml:space="preserve">i.e., </w:t>
      </w:r>
      <w:r w:rsidR="00826233" w:rsidRPr="00400045">
        <w:rPr>
          <w:rFonts w:ascii="Arial" w:hAnsi="Arial" w:cs="Arial"/>
          <w:sz w:val="22"/>
          <w:szCs w:val="22"/>
        </w:rPr>
        <w:t xml:space="preserve">a rating of </w:t>
      </w:r>
      <w:r w:rsidRPr="00400045">
        <w:rPr>
          <w:rFonts w:ascii="Arial" w:hAnsi="Arial" w:cs="Arial"/>
          <w:sz w:val="22"/>
          <w:szCs w:val="22"/>
        </w:rPr>
        <w:t>7</w:t>
      </w:r>
      <w:r w:rsidR="00826233" w:rsidRPr="00400045">
        <w:rPr>
          <w:rFonts w:ascii="Arial" w:hAnsi="Arial" w:cs="Arial"/>
          <w:sz w:val="22"/>
          <w:szCs w:val="22"/>
        </w:rPr>
        <w:t xml:space="preserve"> on a </w:t>
      </w:r>
      <w:r w:rsidRPr="00400045">
        <w:rPr>
          <w:rFonts w:ascii="Arial" w:hAnsi="Arial" w:cs="Arial"/>
          <w:sz w:val="22"/>
          <w:szCs w:val="22"/>
        </w:rPr>
        <w:t xml:space="preserve">10 </w:t>
      </w:r>
      <w:r w:rsidR="00826233" w:rsidRPr="00400045">
        <w:rPr>
          <w:rFonts w:ascii="Arial" w:hAnsi="Arial" w:cs="Arial"/>
          <w:sz w:val="22"/>
          <w:szCs w:val="22"/>
        </w:rPr>
        <w:t xml:space="preserve">point </w:t>
      </w:r>
      <w:r w:rsidRPr="00400045">
        <w:rPr>
          <w:rFonts w:ascii="Arial" w:hAnsi="Arial" w:cs="Arial"/>
          <w:sz w:val="22"/>
          <w:szCs w:val="22"/>
        </w:rPr>
        <w:t>Likert scale).</w:t>
      </w:r>
      <w:r w:rsidR="00A2579E" w:rsidRPr="00400045">
        <w:rPr>
          <w:rFonts w:ascii="Arial" w:hAnsi="Arial" w:cs="Arial"/>
          <w:sz w:val="22"/>
          <w:szCs w:val="22"/>
        </w:rPr>
        <w:t xml:space="preserve"> Day 1 US stimulator output </w:t>
      </w:r>
      <w:r w:rsidR="006F5D3A" w:rsidRPr="00400045">
        <w:rPr>
          <w:rFonts w:ascii="Arial" w:hAnsi="Arial" w:cs="Arial"/>
          <w:sz w:val="22"/>
          <w:szCs w:val="22"/>
        </w:rPr>
        <w:t xml:space="preserve">(M = .24, SD = .07) </w:t>
      </w:r>
      <w:r w:rsidR="00A2579E" w:rsidRPr="00400045">
        <w:rPr>
          <w:rFonts w:ascii="Arial" w:hAnsi="Arial" w:cs="Arial"/>
          <w:sz w:val="22"/>
          <w:szCs w:val="22"/>
        </w:rPr>
        <w:t xml:space="preserve">did not differ between groups, all </w:t>
      </w:r>
      <w:r w:rsidR="00A2579E" w:rsidRPr="00400045">
        <w:rPr>
          <w:rFonts w:ascii="Arial" w:hAnsi="Arial" w:cs="Arial"/>
          <w:i/>
          <w:iCs/>
          <w:sz w:val="22"/>
          <w:szCs w:val="22"/>
        </w:rPr>
        <w:t>p</w:t>
      </w:r>
      <w:r w:rsidR="00A2579E" w:rsidRPr="00400045">
        <w:rPr>
          <w:rFonts w:ascii="Arial" w:hAnsi="Arial" w:cs="Arial"/>
          <w:sz w:val="22"/>
          <w:szCs w:val="22"/>
        </w:rPr>
        <w:t>s &gt; 0.</w:t>
      </w:r>
      <w:r w:rsidR="05F8BCAE" w:rsidRPr="00400045">
        <w:rPr>
          <w:rFonts w:ascii="Arial" w:hAnsi="Arial" w:cs="Arial"/>
          <w:sz w:val="22"/>
          <w:szCs w:val="22"/>
        </w:rPr>
        <w:t>375</w:t>
      </w:r>
      <w:r w:rsidR="00A2579E" w:rsidRPr="00400045">
        <w:rPr>
          <w:rFonts w:ascii="Arial" w:hAnsi="Arial" w:cs="Arial"/>
          <w:sz w:val="22"/>
          <w:szCs w:val="22"/>
        </w:rPr>
        <w:t>.</w:t>
      </w:r>
      <w:r w:rsidRPr="00400045">
        <w:rPr>
          <w:rFonts w:ascii="Arial" w:hAnsi="Arial" w:cs="Arial"/>
          <w:sz w:val="22"/>
          <w:szCs w:val="22"/>
        </w:rPr>
        <w:t xml:space="preserve"> Conditioned stimuli consisted of triangles and circles, each displayed for 3s with a jittered inter-trial interval of 2-6s. Colored backgrounds distinguished the acquisition and extinction contexts. The stimuli serving as CS+ vs CS- and colors distinguishing contexts were counterbalanced across participants. An initial baseline phase consisted of 6 presentations of each stimulus with no UCS onsets. The task then alternated between acquisition and extinction phases, with two presentations of each phase. The acquisition phase presented each CS 18 times, with a shock occurring 2.5s following CS+ presentation with a 50% reinforcement schedule. The extinction phase presented each stimulus 18 times and no shocks occurred. There were a total of 156 trials. </w:t>
      </w:r>
      <w:bookmarkStart w:id="0" w:name="_Hlk777926"/>
      <w:r w:rsidR="00810ED1" w:rsidRPr="00400045">
        <w:rPr>
          <w:rFonts w:ascii="Arial" w:hAnsi="Arial" w:cs="Arial"/>
          <w:sz w:val="22"/>
          <w:szCs w:val="22"/>
        </w:rPr>
        <w:t>Participants</w:t>
      </w:r>
      <w:r w:rsidR="00902CB8" w:rsidRPr="00400045">
        <w:rPr>
          <w:rFonts w:ascii="Arial" w:hAnsi="Arial" w:cs="Arial"/>
          <w:sz w:val="22"/>
          <w:szCs w:val="22"/>
        </w:rPr>
        <w:t>’ instruction on the task was to indicate the identity of the stimulus</w:t>
      </w:r>
      <w:r w:rsidR="009714B9" w:rsidRPr="00400045">
        <w:rPr>
          <w:rFonts w:ascii="Arial" w:hAnsi="Arial" w:cs="Arial"/>
          <w:sz w:val="22"/>
          <w:szCs w:val="22"/>
        </w:rPr>
        <w:t xml:space="preserve"> and were not informed about any specific contingencies between stimuli and shocks. </w:t>
      </w:r>
      <w:bookmarkEnd w:id="0"/>
      <w:r w:rsidR="006C5D3E" w:rsidRPr="00400045">
        <w:rPr>
          <w:rFonts w:ascii="Arial" w:hAnsi="Arial" w:cs="Arial"/>
          <w:sz w:val="22"/>
          <w:szCs w:val="22"/>
        </w:rPr>
        <w:t>US expectancy</w:t>
      </w:r>
      <w:r w:rsidR="00AC437E" w:rsidRPr="00400045">
        <w:rPr>
          <w:rFonts w:ascii="Arial" w:hAnsi="Arial" w:cs="Arial"/>
          <w:sz w:val="22"/>
          <w:szCs w:val="22"/>
        </w:rPr>
        <w:t xml:space="preserve"> assessment occurred after every 12 trials</w:t>
      </w:r>
      <w:r w:rsidR="001F64E0" w:rsidRPr="00400045">
        <w:rPr>
          <w:rFonts w:ascii="Arial" w:hAnsi="Arial" w:cs="Arial"/>
          <w:sz w:val="22"/>
          <w:szCs w:val="22"/>
        </w:rPr>
        <w:t xml:space="preserve"> (i.e., three </w:t>
      </w:r>
      <w:r w:rsidR="002E436A" w:rsidRPr="00400045">
        <w:rPr>
          <w:rFonts w:ascii="Arial" w:hAnsi="Arial" w:cs="Arial"/>
          <w:sz w:val="22"/>
          <w:szCs w:val="22"/>
        </w:rPr>
        <w:t xml:space="preserve">contingency awareness </w:t>
      </w:r>
      <w:r w:rsidR="001F64E0" w:rsidRPr="00400045">
        <w:rPr>
          <w:rFonts w:ascii="Arial" w:hAnsi="Arial" w:cs="Arial"/>
          <w:sz w:val="22"/>
          <w:szCs w:val="22"/>
        </w:rPr>
        <w:t>assessments per context)</w:t>
      </w:r>
      <w:r w:rsidR="00AC437E" w:rsidRPr="00400045">
        <w:rPr>
          <w:rFonts w:ascii="Arial" w:hAnsi="Arial" w:cs="Arial"/>
          <w:sz w:val="22"/>
          <w:szCs w:val="22"/>
        </w:rPr>
        <w:t xml:space="preserve">, </w:t>
      </w:r>
      <w:r w:rsidR="001F64E0" w:rsidRPr="00400045">
        <w:rPr>
          <w:rFonts w:ascii="Arial" w:hAnsi="Arial" w:cs="Arial"/>
          <w:sz w:val="22"/>
          <w:szCs w:val="22"/>
        </w:rPr>
        <w:t>in which participants provided a 0-10 rating of how likely the</w:t>
      </w:r>
      <w:r w:rsidR="00D302E8" w:rsidRPr="00400045">
        <w:rPr>
          <w:rFonts w:ascii="Arial" w:hAnsi="Arial" w:cs="Arial"/>
          <w:sz w:val="22"/>
          <w:szCs w:val="22"/>
        </w:rPr>
        <w:t>y</w:t>
      </w:r>
      <w:r w:rsidR="001F64E0" w:rsidRPr="00400045">
        <w:rPr>
          <w:rFonts w:ascii="Arial" w:hAnsi="Arial" w:cs="Arial"/>
          <w:sz w:val="22"/>
          <w:szCs w:val="22"/>
        </w:rPr>
        <w:t xml:space="preserve"> believed the shock was to follow each of the stimuli. </w:t>
      </w:r>
    </w:p>
    <w:p w14:paraId="17F43F11" w14:textId="7EA1EA16" w:rsidR="00232071" w:rsidRPr="00400045" w:rsidRDefault="00826233" w:rsidP="05F8BCAE">
      <w:pPr>
        <w:spacing w:line="480" w:lineRule="auto"/>
        <w:ind w:firstLine="720"/>
        <w:contextualSpacing/>
        <w:rPr>
          <w:rFonts w:ascii="Arial" w:hAnsi="Arial" w:cs="Arial"/>
          <w:sz w:val="22"/>
          <w:szCs w:val="22"/>
        </w:rPr>
      </w:pPr>
      <w:r w:rsidRPr="00400045">
        <w:rPr>
          <w:rFonts w:ascii="Arial" w:hAnsi="Arial" w:cs="Arial"/>
          <w:sz w:val="22"/>
          <w:szCs w:val="22"/>
        </w:rPr>
        <w:t xml:space="preserve">Participants returned for a recall test 24 hrs later using a similar procedure and task design. </w:t>
      </w:r>
      <w:r w:rsidR="005773EE" w:rsidRPr="00400045">
        <w:rPr>
          <w:rFonts w:ascii="Arial" w:hAnsi="Arial" w:cs="Arial"/>
          <w:sz w:val="22"/>
          <w:szCs w:val="22"/>
        </w:rPr>
        <w:t>Consistent with the prior L-DOPA study among healthy participants</w:t>
      </w:r>
      <w:r w:rsidR="005773EE" w:rsidRPr="00400045">
        <w:fldChar w:fldCharType="begin"/>
      </w:r>
      <w:r w:rsidR="00BC7001" w:rsidRPr="00400045">
        <w:rPr>
          <w:rFonts w:ascii="Arial" w:hAnsi="Arial" w:cs="Arial"/>
          <w:sz w:val="22"/>
          <w:szCs w:val="22"/>
        </w:rPr>
        <w:instrText xml:space="preserve"> ADDIN ZOTERO_ITEM CSL_CITATION {"citationID":"G2pVWbME","properties":{"formattedCitation":"(1)","plainCitation":"(1)","noteIndex":0},"citationItems":[{"id":"51e5RkyT/0dcYNPzW","uris":["http://zotero.org/users/4631881/items/KHF3SM5E",["http://zotero.org/users/4631881/items/KHF3SM5E"]],"itemData":{"id":635,"type":"article-journal","title":"Single dose of l-dopa makes extinction memories context-independent and prevents the return of fear","container-title":"Proceedings of the National Academy of Sciences","page":"E2428-E2436","volume":"110","issue":"26","source":"www.pnas.org.ezproxy.library.wisc.edu","abstract":"Traumatic events can engender persistent excessive fear responses to trauma reminders that may return even after successful treatment. Extinction, the laboratory analog of behavior therapy, does not erase conditioned fear memories but generates competing, fear-inhibitory “extinction memories” that, however, are tied to the context in which extinction occurred. Accordingly, a dominance of fear over extinction memory expression—and, thus, return of fear—is often observed if extinguished fear stimuli are encountered outside the extinction (therapy) context. We show that postextinction administration of the dopamine precursor l-dopa makes extinction memories context-independent, thus strongly reducing the return of fear in both mice and humans. Reduced fear is accompanied by decreased amygdala and enhanced ventromedial prefrontal cortex activation in both species. In humans, ventromedial prefrontal cortex activity is predicted by enhanced resting-state functional coupling of the area with the dopaminergic midbrain during the postextinction consolidation phase. Our data suggest that dopamine-dependent boosting of extinction memory consolidation is a promising avenue to improving anxiety therapy.","DOI":"10.1073/pnas.1303061110","ISSN":"0027-8424, 1091-6490","note":"PMID: 23754384","journalAbbreviation":"PNAS","language":"en","author":[{"family":"Haaker","given":"Jan"},{"family":"Gaburro","given":"Stefano"},{"family":"Sah","given":"Anupam"},{"family":"Gartmann","given":"Nina"},{"family":"Lonsdorf","given":"Tina B."},{"family":"Meier","given":"Kolja"},{"family":"Singewald","given":"Nicolas"},{"family":"Pape","given":"Hans-Christian"},{"family":"Morellini","given":"Fabio"},{"family":"Kalisch","given":"Raffael"}],"issued":{"date-parts":[["2013",6,25]]}}}],"schema":"https://github.com/citation-style-language/schema/raw/master/csl-citation.json"} </w:instrText>
      </w:r>
      <w:r w:rsidR="005773EE" w:rsidRPr="00400045">
        <w:rPr>
          <w:rFonts w:ascii="Arial" w:hAnsi="Arial" w:cs="Arial"/>
          <w:sz w:val="22"/>
          <w:szCs w:val="22"/>
        </w:rPr>
        <w:fldChar w:fldCharType="separate"/>
      </w:r>
      <w:r w:rsidR="00270A65" w:rsidRPr="00400045">
        <w:rPr>
          <w:rFonts w:ascii="Arial" w:hAnsi="Arial" w:cs="Arial"/>
          <w:sz w:val="22"/>
        </w:rPr>
        <w:t>(1)</w:t>
      </w:r>
      <w:r w:rsidR="005773EE" w:rsidRPr="00400045">
        <w:fldChar w:fldCharType="end"/>
      </w:r>
      <w:r w:rsidR="005773EE" w:rsidRPr="00400045">
        <w:rPr>
          <w:rFonts w:ascii="Arial" w:hAnsi="Arial" w:cs="Arial"/>
          <w:sz w:val="22"/>
          <w:szCs w:val="22"/>
        </w:rPr>
        <w:t>, p</w:t>
      </w:r>
      <w:r w:rsidRPr="00400045">
        <w:rPr>
          <w:rFonts w:ascii="Arial" w:hAnsi="Arial" w:cs="Arial"/>
          <w:sz w:val="22"/>
          <w:szCs w:val="22"/>
        </w:rPr>
        <w:t>articipants first recalibrated the US intensity again to a 7 (“uncomfortable but not painful”) on a 10 point Likert scale.</w:t>
      </w:r>
      <w:r w:rsidR="00A2579E" w:rsidRPr="00400045">
        <w:rPr>
          <w:rFonts w:ascii="Arial" w:hAnsi="Arial" w:cs="Arial"/>
          <w:sz w:val="22"/>
          <w:szCs w:val="22"/>
        </w:rPr>
        <w:t xml:space="preserve"> Day 2 US stimulator output did not differ between groups, all </w:t>
      </w:r>
      <w:r w:rsidR="00A2579E" w:rsidRPr="00400045">
        <w:rPr>
          <w:rFonts w:ascii="Arial" w:hAnsi="Arial" w:cs="Arial"/>
          <w:i/>
          <w:iCs/>
          <w:sz w:val="22"/>
          <w:szCs w:val="22"/>
        </w:rPr>
        <w:t>p</w:t>
      </w:r>
      <w:r w:rsidR="00A2579E" w:rsidRPr="00400045">
        <w:rPr>
          <w:rFonts w:ascii="Arial" w:hAnsi="Arial" w:cs="Arial"/>
          <w:sz w:val="22"/>
          <w:szCs w:val="22"/>
        </w:rPr>
        <w:t>s &gt; 0.</w:t>
      </w:r>
      <w:r w:rsidR="05F8BCAE" w:rsidRPr="00400045">
        <w:rPr>
          <w:rFonts w:ascii="Arial" w:hAnsi="Arial" w:cs="Arial"/>
          <w:sz w:val="22"/>
          <w:szCs w:val="22"/>
        </w:rPr>
        <w:t>355</w:t>
      </w:r>
      <w:r w:rsidR="00A2579E" w:rsidRPr="00400045">
        <w:rPr>
          <w:rFonts w:ascii="Arial" w:hAnsi="Arial" w:cs="Arial"/>
          <w:sz w:val="22"/>
          <w:szCs w:val="22"/>
        </w:rPr>
        <w:t xml:space="preserve">. </w:t>
      </w:r>
      <w:r w:rsidR="00DA5338" w:rsidRPr="00400045">
        <w:rPr>
          <w:rFonts w:ascii="Arial" w:hAnsi="Arial" w:cs="Arial"/>
          <w:sz w:val="22"/>
          <w:szCs w:val="22"/>
        </w:rPr>
        <w:t xml:space="preserve">Consistent with the prior study, the recall task alternated between acquisition and extinction contexts, in a pseudorandom order for a total of 6 context repetitions, and presented two CS+ and CS- stimuli </w:t>
      </w:r>
      <w:r w:rsidR="00DA5338" w:rsidRPr="00400045">
        <w:rPr>
          <w:rFonts w:ascii="Arial" w:hAnsi="Arial" w:cs="Arial"/>
          <w:sz w:val="22"/>
          <w:szCs w:val="22"/>
        </w:rPr>
        <w:lastRenderedPageBreak/>
        <w:t xml:space="preserve">per context presentation (i.e., 12 total CS+ and CS- repetitions). </w:t>
      </w:r>
      <w:r w:rsidR="00231AF0" w:rsidRPr="00400045">
        <w:rPr>
          <w:rFonts w:ascii="Arial" w:hAnsi="Arial" w:cs="Arial"/>
          <w:sz w:val="22"/>
          <w:szCs w:val="22"/>
        </w:rPr>
        <w:t xml:space="preserve">There were no shocks delivered during the task during Day 2. </w:t>
      </w:r>
      <w:r w:rsidR="006F0234" w:rsidRPr="00400045">
        <w:rPr>
          <w:rFonts w:ascii="Arial" w:hAnsi="Arial" w:cs="Arial"/>
          <w:sz w:val="22"/>
          <w:szCs w:val="22"/>
        </w:rPr>
        <w:t xml:space="preserve">Each stimulus was again presented for 3s with a jittered inter-trial interval of 2-6s. </w:t>
      </w:r>
      <w:r w:rsidR="00DA5338" w:rsidRPr="00400045">
        <w:rPr>
          <w:rFonts w:ascii="Arial" w:hAnsi="Arial" w:cs="Arial"/>
          <w:sz w:val="22"/>
          <w:szCs w:val="22"/>
        </w:rPr>
        <w:t>After the first run of the task, participants then received a single uncued US presentation (i.e., reinstatement), and then participants completed again the identical task as implemented in the first run. Within both runs, additional generalization stimuli were presented that were not used during the Day 1 learning task, for which subsequent manuscripts will focus on describing and presenting results</w:t>
      </w:r>
      <w:r w:rsidR="008D208C" w:rsidRPr="00400045">
        <w:rPr>
          <w:rFonts w:ascii="Arial" w:hAnsi="Arial" w:cs="Arial"/>
          <w:sz w:val="22"/>
          <w:szCs w:val="22"/>
        </w:rPr>
        <w:t>.</w:t>
      </w:r>
      <w:r w:rsidR="006C5D3E" w:rsidRPr="00400045">
        <w:rPr>
          <w:rFonts w:ascii="Arial" w:hAnsi="Arial" w:cs="Arial"/>
          <w:sz w:val="22"/>
          <w:szCs w:val="22"/>
        </w:rPr>
        <w:t xml:space="preserve"> US expectancy was collected on Day 2, but unfortunately the timing of the assessments was not done in a way that allowed differentiation of contexts and therefore the data are uninterpretable. </w:t>
      </w:r>
    </w:p>
    <w:p w14:paraId="3E026CCB" w14:textId="77777777" w:rsidR="00232071" w:rsidRPr="00400045" w:rsidRDefault="00232071" w:rsidP="00232071">
      <w:pPr>
        <w:spacing w:line="480" w:lineRule="auto"/>
        <w:contextualSpacing/>
        <w:rPr>
          <w:rFonts w:ascii="Arial" w:hAnsi="Arial" w:cs="Arial"/>
          <w:b/>
          <w:sz w:val="22"/>
          <w:szCs w:val="22"/>
        </w:rPr>
      </w:pPr>
    </w:p>
    <w:p w14:paraId="65DD607F" w14:textId="72650E05" w:rsidR="00232071" w:rsidRPr="00400045" w:rsidRDefault="00232071" w:rsidP="00232071">
      <w:pPr>
        <w:spacing w:line="480" w:lineRule="auto"/>
        <w:contextualSpacing/>
        <w:rPr>
          <w:rFonts w:ascii="Arial" w:hAnsi="Arial" w:cs="Arial"/>
          <w:bCs/>
          <w:sz w:val="22"/>
          <w:szCs w:val="22"/>
        </w:rPr>
      </w:pPr>
      <w:r w:rsidRPr="00400045">
        <w:rPr>
          <w:rFonts w:ascii="Arial" w:hAnsi="Arial" w:cs="Arial"/>
          <w:b/>
          <w:sz w:val="22"/>
          <w:szCs w:val="22"/>
        </w:rPr>
        <w:t xml:space="preserve">Linear Mixed Effects Models for US expectancy on Day 1. </w:t>
      </w:r>
      <w:r w:rsidRPr="00400045">
        <w:rPr>
          <w:rFonts w:ascii="Arial" w:hAnsi="Arial" w:cs="Arial"/>
          <w:bCs/>
          <w:sz w:val="22"/>
          <w:szCs w:val="22"/>
        </w:rPr>
        <w:t xml:space="preserve">Parallel LMEMs were conducted on the US expectancy ratings as those reported for SCR in the main manuscript. Here, because the US expectancy ratings occurred every 12 trials (i.e., 3 times per block), we modeled the expectancy rating across the trial-by-trial US decoder output for the preceding trials (e.g., a US expectancy rating of 5/10 provided after trial 12 was modeled across the 12 preceding trials). Accordingly, this analysis tests if US decoder output is higher (or lower) on blocks of trials were the individual had higher (or lower) US expectations. </w:t>
      </w:r>
    </w:p>
    <w:p w14:paraId="0E65C316" w14:textId="4256706D" w:rsidR="00292DB5" w:rsidRPr="00400045" w:rsidRDefault="00292DB5" w:rsidP="00292DB5">
      <w:pPr>
        <w:spacing w:line="480" w:lineRule="auto"/>
        <w:contextualSpacing/>
        <w:rPr>
          <w:rFonts w:ascii="Arial" w:hAnsi="Arial" w:cs="Arial"/>
          <w:b/>
          <w:sz w:val="22"/>
          <w:szCs w:val="22"/>
        </w:rPr>
      </w:pPr>
    </w:p>
    <w:p w14:paraId="70F9DE7C" w14:textId="4F81F7FA" w:rsidR="00292DB5" w:rsidRPr="00400045" w:rsidRDefault="007D0FA0" w:rsidP="00292DB5">
      <w:pPr>
        <w:spacing w:line="480" w:lineRule="auto"/>
        <w:contextualSpacing/>
        <w:rPr>
          <w:rFonts w:ascii="Arial" w:hAnsi="Arial" w:cs="Arial"/>
          <w:b/>
          <w:sz w:val="22"/>
          <w:szCs w:val="22"/>
        </w:rPr>
      </w:pPr>
      <w:r w:rsidRPr="00400045">
        <w:rPr>
          <w:rFonts w:ascii="Arial" w:hAnsi="Arial" w:cs="Arial"/>
          <w:b/>
          <w:sz w:val="22"/>
          <w:szCs w:val="22"/>
        </w:rPr>
        <w:t xml:space="preserve">Double Blind </w:t>
      </w:r>
      <w:r w:rsidR="00292DB5" w:rsidRPr="00400045">
        <w:rPr>
          <w:rFonts w:ascii="Arial" w:hAnsi="Arial" w:cs="Arial"/>
          <w:b/>
          <w:sz w:val="22"/>
          <w:szCs w:val="22"/>
        </w:rPr>
        <w:t>Randomization</w:t>
      </w:r>
    </w:p>
    <w:p w14:paraId="3CD91D6E" w14:textId="77777777" w:rsidR="00292DB5" w:rsidRPr="00400045" w:rsidRDefault="00292DB5" w:rsidP="00292DB5">
      <w:pPr>
        <w:spacing w:line="480" w:lineRule="auto"/>
        <w:ind w:firstLine="720"/>
        <w:contextualSpacing/>
        <w:rPr>
          <w:rFonts w:ascii="Arial" w:hAnsi="Arial" w:cs="Arial"/>
          <w:sz w:val="22"/>
          <w:szCs w:val="22"/>
        </w:rPr>
      </w:pPr>
      <w:bookmarkStart w:id="1" w:name="_Hlk13059014"/>
      <w:r w:rsidRPr="00400045">
        <w:rPr>
          <w:rFonts w:ascii="Arial" w:hAnsi="Arial" w:cs="Arial"/>
          <w:sz w:val="22"/>
          <w:szCs w:val="22"/>
        </w:rPr>
        <w:t xml:space="preserve">Participants were randomized using blocked stratified randomization, in which randomization was stratified based on age (&gt;35 or &lt;= 35), number of comorbid diagnoses (&lt;3 or &gt;=3), and whether they were currently prescribed psychotropic medication (yes or no). Randomization was successful in creating groups balanced on key demographic and clinical variables (see Table 1 and supplemental Table S1). </w:t>
      </w:r>
    </w:p>
    <w:p w14:paraId="6341FDB4" w14:textId="77777777" w:rsidR="00E332A1" w:rsidRPr="00400045" w:rsidRDefault="00E332A1" w:rsidP="00292DB5">
      <w:pPr>
        <w:spacing w:line="480" w:lineRule="auto"/>
        <w:ind w:firstLine="720"/>
        <w:contextualSpacing/>
        <w:rPr>
          <w:rFonts w:ascii="Arial" w:hAnsi="Arial" w:cs="Arial"/>
          <w:sz w:val="22"/>
          <w:szCs w:val="22"/>
        </w:rPr>
      </w:pPr>
    </w:p>
    <w:bookmarkEnd w:id="1"/>
    <w:p w14:paraId="704ACB77" w14:textId="2871AD4C" w:rsidR="00292DB5" w:rsidRPr="00400045" w:rsidRDefault="00E332A1" w:rsidP="00EB40BE">
      <w:pPr>
        <w:spacing w:line="480" w:lineRule="auto"/>
        <w:contextualSpacing/>
        <w:rPr>
          <w:rFonts w:ascii="Arial" w:hAnsi="Arial" w:cs="Arial"/>
          <w:b/>
          <w:sz w:val="22"/>
          <w:szCs w:val="22"/>
        </w:rPr>
      </w:pPr>
      <w:r w:rsidRPr="00400045">
        <w:rPr>
          <w:rFonts w:ascii="Arial" w:hAnsi="Arial" w:cs="Arial"/>
          <w:b/>
          <w:sz w:val="22"/>
          <w:szCs w:val="22"/>
        </w:rPr>
        <w:t>Independent Component Analysis</w:t>
      </w:r>
    </w:p>
    <w:p w14:paraId="721ED9D3" w14:textId="5A85BD09" w:rsidR="00E332A1" w:rsidRPr="00400045" w:rsidRDefault="00E332A1" w:rsidP="00E332A1">
      <w:pPr>
        <w:spacing w:after="200" w:line="480" w:lineRule="auto"/>
        <w:contextualSpacing/>
        <w:rPr>
          <w:rFonts w:ascii="Arial" w:eastAsia="Helvetica" w:hAnsi="Arial" w:cs="Arial"/>
          <w:sz w:val="22"/>
          <w:szCs w:val="22"/>
        </w:rPr>
      </w:pPr>
      <w:r w:rsidRPr="00400045">
        <w:rPr>
          <w:rFonts w:ascii="Arial" w:eastAsia="Yu Mincho" w:hAnsi="Arial" w:cs="Arial"/>
        </w:rPr>
        <w:lastRenderedPageBreak/>
        <w:tab/>
      </w:r>
      <w:r w:rsidRPr="00400045">
        <w:rPr>
          <w:rFonts w:ascii="Arial" w:eastAsia="Yu Mincho" w:hAnsi="Arial" w:cs="Arial"/>
          <w:sz w:val="22"/>
          <w:szCs w:val="22"/>
        </w:rPr>
        <w:t xml:space="preserve">An Independent Component Analysis </w:t>
      </w:r>
      <w:r w:rsidRPr="00400045">
        <w:rPr>
          <w:rFonts w:ascii="Arial" w:eastAsia="Yu Mincho" w:hAnsi="Arial" w:cs="Arial"/>
          <w:sz w:val="22"/>
          <w:szCs w:val="22"/>
        </w:rPr>
        <w:fldChar w:fldCharType="begin"/>
      </w:r>
      <w:r w:rsidRPr="00400045">
        <w:rPr>
          <w:rFonts w:ascii="Arial" w:eastAsia="Yu Mincho" w:hAnsi="Arial" w:cs="Arial"/>
          <w:sz w:val="22"/>
          <w:szCs w:val="22"/>
        </w:rPr>
        <w:instrText xml:space="preserve"> ADDIN ZOTERO_ITEM CSL_CITATION {"citationID":"lN7eU4rR","properties":{"formattedCitation":"(Calhoun {\\i{}et al.}, 2001)","plainCitation":"(Calhoun et al., 2001)","noteIndex":0},"citationItems":[{"id":"JUQZBxE1/2TV0k58t","uris":["http://zotero.org/users/4631881/items/C84QXJXU"],"itemData":{"id":488,"type":"article-journal","title":"A method for making group inferences from functional MRI data using independent component analysis","container-title":"Human brain mapping","page":"140–151","volume":"14","issue":"3","source":"Google Scholar","author":[{"family":"Calhoun","given":"V. D."},{"family":"Adali","given":"T."},{"family":"Pearlson","given":"G. D."},{"family":"Pekar","given":"J. J."}],"issued":{"date-parts":[["2001"]]}}}],"schema":"https://github.com/citation-style-language/schema/raw/master/csl-citation.json"} </w:instrText>
      </w:r>
      <w:r w:rsidRPr="00400045">
        <w:rPr>
          <w:rFonts w:ascii="Arial" w:eastAsia="Yu Mincho" w:hAnsi="Arial" w:cs="Arial"/>
          <w:sz w:val="22"/>
          <w:szCs w:val="22"/>
        </w:rPr>
        <w:fldChar w:fldCharType="separate"/>
      </w:r>
      <w:r w:rsidRPr="00400045">
        <w:rPr>
          <w:rFonts w:ascii="Arial" w:hAnsi="Arial" w:cs="Arial"/>
          <w:sz w:val="22"/>
          <w:szCs w:val="22"/>
        </w:rPr>
        <w:t xml:space="preserve">(Calhoun </w:t>
      </w:r>
      <w:r w:rsidRPr="00400045">
        <w:rPr>
          <w:rFonts w:ascii="Arial" w:hAnsi="Arial" w:cs="Arial"/>
          <w:i/>
          <w:iCs/>
          <w:sz w:val="22"/>
          <w:szCs w:val="22"/>
        </w:rPr>
        <w:t>et al.</w:t>
      </w:r>
      <w:r w:rsidRPr="00400045">
        <w:rPr>
          <w:rFonts w:ascii="Arial" w:hAnsi="Arial" w:cs="Arial"/>
          <w:sz w:val="22"/>
          <w:szCs w:val="22"/>
        </w:rPr>
        <w:t>, 2001)</w:t>
      </w:r>
      <w:r w:rsidRPr="00400045">
        <w:rPr>
          <w:rFonts w:ascii="Arial" w:eastAsia="Yu Mincho" w:hAnsi="Arial" w:cs="Arial"/>
          <w:sz w:val="22"/>
          <w:szCs w:val="22"/>
        </w:rPr>
        <w:fldChar w:fldCharType="end"/>
      </w:r>
      <w:r w:rsidRPr="00400045">
        <w:rPr>
          <w:rFonts w:ascii="Arial" w:eastAsia="Yu Mincho" w:hAnsi="Arial" w:cs="Arial"/>
          <w:sz w:val="22"/>
          <w:szCs w:val="22"/>
        </w:rPr>
        <w:t xml:space="preserve"> (ICA) with a model order of </w:t>
      </w:r>
      <w:r w:rsidRPr="00400045">
        <w:rPr>
          <w:rFonts w:ascii="Arial" w:eastAsia="Helvetica" w:hAnsi="Arial" w:cs="Arial"/>
          <w:sz w:val="22"/>
          <w:szCs w:val="22"/>
        </w:rPr>
        <w:t xml:space="preserve">35 components was conducted on the full voxelwise fMRI timecourses. This model order delivered a good balance between component reliability estimated across 50 ICASSO iterations and interpretability of canonical networks. 13 of the 35 networks were considered functional networks after removing noise networks (e.g., CSF, WM, head motion) and networks of non-interests (e.g., primary motor networks, visual networks). 5 of these 13 components were selected a priori for analysis in this study based on prior meta-analyses of fear conditioning and pain processing </w:t>
      </w:r>
      <w:r w:rsidRPr="00400045">
        <w:rPr>
          <w:rFonts w:ascii="Arial" w:eastAsia="Helvetica" w:hAnsi="Arial" w:cs="Arial"/>
          <w:sz w:val="22"/>
          <w:szCs w:val="22"/>
        </w:rPr>
        <w:fldChar w:fldCharType="begin"/>
      </w:r>
      <w:r w:rsidRPr="00400045">
        <w:rPr>
          <w:rFonts w:ascii="Arial" w:eastAsia="Helvetica" w:hAnsi="Arial" w:cs="Arial"/>
          <w:sz w:val="22"/>
          <w:szCs w:val="22"/>
        </w:rPr>
        <w:instrText xml:space="preserve"> ADDIN ZOTERO_ITEM CSL_CITATION {"citationID":"fzPkFOfO","properties":{"formattedCitation":"(Palermo {\\i{}et al.}, 2015; Fullana {\\i{}et al.}, 2016, 2018; Biggs {\\i{}et al.}, 2020; Xu {\\i{}et al.}, 2020)","plainCitation":"(Palermo et al., 2015; Fullana et al., 2016, 2018; Biggs et al., 2020; Xu et al., 2020)","noteIndex":0},"citationItems":[{"id":16508,"uris":["http://zotero.org/users/3535314/items/GM54QV5M"],"itemData":{"id":16508,"type":"article-journal","abstract":"The anticipation of pain has been investigated in a variety of brain imaging studies. Importantly, today there is no clear overall picture of the areas that are involved in different studies and the exact role of these regions in pain expectation remains especially unexploited. To address this issue, we used activation likelihood estimation meta-analysis to analyze pain anticipation in several neuroimaging studies. A total of 19 functional magnetic resonance imaging were included in the analysis to search for the cortical areas involved in pain anticipation in human experimental models. During anticipation, activated foci were found in the dorsolateral prefrontal, midcingulate and anterior insula cortices, medial and inferior frontal gyri, inferior parietal lobule, middle and superior temporal gyrus, thalamus, and caudate. Deactivated foci were found in the anterior cingulate, superior frontal gyrus, parahippocampal gyrus and in the claustrum. The results of the meta-analytic connectivity analysis provide an overall view of the brain responses triggered by the anticipation of a noxious stimulus. Such a highly distributed perceptual set of self-regulation may prime brain regions to process information where emotion, action and perception as well as their related subcategories play a central role. Not only do these findings provide important information on the neural events when anticipating pain, but also they may give a perspective into nocebo responses, whereby negative expectations may lead to pain worsening. Hum Brain Mapp 36:1648–1661, 2015. © 2014 Wiley Periodicals, Inc.","container-title":"Human Brain Mapping","DOI":"10.1002/hbm.22727","ISSN":"1097-0193","issue":"5","language":"en","note":"_eprint: https://onlinelibrary.wiley.com/doi/pdf/10.1002/hbm.22727","page":"1648-1661","source":"Wiley Online Library","title":"Pain anticipation: An activation likelihood estimation meta-analysis of brain imaging studies","title-short":"Pain anticipation","volume":"36","author":[{"family":"Palermo","given":"Sara"},{"family":"Benedetti","given":"Fabrizio"},{"family":"Costa","given":"Tommaso"},{"family":"Amanzio","given":"Martina"}],"issued":{"date-parts":[["2015"]]}}},{"id":16260,"uris":["http://zotero.org/groups/2205867/items/BK34WNDT"],"itemData":{"id":16260,"type":"article-journal","container-title":"Molecular psychiatry","issue":"4","note":"publisher: Nature Publishing Group","page":"500–508","source":"Google Scholar","title":"Neural signatures of human fear conditioning: an updated and extended meta-analysis of fMRI studies","title-short":"Neural signatures of human fear conditioning","volume":"21","author":[{"family":"Fullana","given":"M. A."},{"family":"Harrison","given":"B. J."},{"family":"Soriano-Mas","given":"C."},{"family":"Vervliet","given":"Bram"},{"family":"Cardoner","given":"N."},{"family":"Àvila-Parcet","given":"A."},{"family":"Radua","given":"J."}],"issued":{"date-parts":[["2016"]]}}},{"id":12920,"uris":["http://zotero.org/users/3535314/items/VUNA6WW7"],"itemData":{"id":12920,"type":"article-journal","abstract":"The study of fear extinction represents an important example of translational neuroscience in psychiatry and promises to improve the understanding and treatment of anxiety and fear-related disorders. We present the results of a set of meta-analyses of human fear extinction studies in healthy participants, conducted with functional magnetic resonance imaging (fMRI) and reporting whole-brain results. Meta-analyses of fear extinction learning primarily implicate consistent activation of brain regions linked to threat appraisal and experience, including the dorsal anterior cingulate and anterior insular cortices. An overlapping anatomical result was obtained from the meta-analysis of extinction recall studies, except when studies directly compared an extinguished threat stimulus to an unextinguished threat stimulus (instead of a safety stimulus). In this latter instance, more consistent activation was observed in dorsolateral and ventromedial prefrontal cortex regions, together with other areas including the hippocampus. While our results partially support the notion of a shared neuroanatomy between human and rodent models of extinction processes, they also encourage an expanded account of the neural basis of human fear extinction.","container-title":"Neuroscience and Biobehavioral Reviews","DOI":"10.1016/j.neubiorev.2018.03.002","ISSN":"1873-7528","journalAbbreviation":"Neurosci Biobehav Rev","language":"eng","note":"PMID: 29530516","page":"16-25","source":"PubMed","title":"Fear extinction in the human brain: A meta-analysis of fMRI studies in healthy participants","title-short":"Fear extinction in the human brain","volume":"88","author":[{"family":"Fullana","given":"Miquel A."},{"family":"Albajes-Eizagirre","given":"Anton"},{"family":"Soriano-Mas","given":"Carles"},{"family":"Vervliet","given":"Bram"},{"family":"Cardoner","given":"Narcís"},{"family":"Benet","given":"Olívia"},{"family":"Radua","given":"Joaquim"},{"family":"Harrison","given":"Ben J."}],"issued":{"date-parts":[["2018",5]]}}},{"id":16511,"uris":["http://zotero.org/users/3535314/items/5XNZVYKI"],"itemData":{"id":16511,"type":"article-journal","abstract":"Compared to the field of anxiety research, the use of fear conditioning paradigms for studying chronic pain is relatively novel. Developments in identifying the neural correlates of pain-related fear are important for understanding the mechanisms underlying chronic pain and warrant synthesis to establish the state-of-the-art. Using effect-size signed differential mapping, this meta-analysis combined nine MRI studies and compared the overlap in these correlates of pain-related fear to those of other non-pain-related conditioned fears (55 studies). Pain-related fear was characterized by neural activation of the supramarginal gyrus, middle temporal gyrus, inferior/middle frontal gyri, frontal operculum and insula, pre-/post-central gyri, medial frontal and (para-)cingulate cortex, hippocampus, thalamus, and putamen. There were differences with other non-pain-related conditioned fears, specifically in the inferior frontal gyrus, medial superior frontal gyrus, post-central gyrus, middle temporal gyrus, parieto-occipital sulcus, and striatum. We conclude that pain-related and non-pain-related conditioned fears recruit overlapping but distinguishable networks, with potential implications for understanding the mechanisms underlying different psychopathologies.","container-title":"Neuroscience &amp; Biobehavioral Reviews","DOI":"10.1016/j.neubiorev.2020.09.016","ISSN":"0149-7634","journalAbbreviation":"Neuroscience &amp; Biobehavioral Reviews","language":"en","page":"52-65","source":"ScienceDirect","title":"The neural correlates of pain-related fear: A meta-analysis comparing fear conditioning studies using painful and non-painful stimuli","title-short":"The neural correlates of pain-related fear","volume":"119","author":[{"family":"Biggs","given":"Emma E."},{"family":"Timmers","given":"Inge"},{"family":"Meulders","given":"Ann"},{"family":"Vlaeyen","given":"Johan W. S."},{"family":"Goebel","given":"Rainer"},{"family":"Kaas","given":"Amanda L."}],"issued":{"date-parts":[["2020",12,1]]}}},{"id":16514,"uris":["http://zotero.org/users/3535314/items/GTSL9TNV"],"itemData":{"id":16514,"type":"article-journal","abstract":"Characterizing a reliable, pain-related neural signature is critical for translational applications. Many prior fMRI studies have examined acute nociceptive pain-related brain activation in healthy participants. However, synthesizing these data to identify convergent patterns of activation can be challenging due to the heterogeneity of experimental designs and samples. To address this challenge, we conducted a comprehensive meta-analysis of fMRI studies of stimulus-induced pain in healthy participants. Following pre-registration, two independent reviewers evaluated 4,927 abstracts returned from a search of 8 databases, with 222 fMRI experiments meeting inclusion criteria. We analyzed these experiments using Activation Likelihood Estimation with rigorous type I error control (voxel height p &lt; 0.001, cluster p &lt; 0.05 FWE-corrected) and found a convergent, largely bilateral pattern of pain-related activation in the secondary somatosensory cortex, insula, midcingulate cortex, and thalamus. Notably, these regions were consistently recruited regardless of stimulation technique, location of induction, and participant sex. These findings suggest a highly-conserved core set of pain-related brain areas, encouraging applications as a biomarker for novel therapeutics targeting acute nociceptive pain.","container-title":"Neuroscience &amp; Biobehavioral Reviews","DOI":"10.1016/j.neubiorev.2020.01.004","ISSN":"0149-7634","journalAbbreviation":"Neuroscience &amp; Biobehavioral Reviews","language":"en","page":"300-323","source":"ScienceDirect","title":"Convergent neural representations of experimentally-induced acute pain in healthy volunteers: A large-scale fMRI meta-analysis","title-short":"Convergent neural representations of experimentally-induced acute pain in healthy volunteers","volume":"112","author":[{"family":"Xu","given":"Anna"},{"family":"Larsen","given":"Bart"},{"family":"Baller","given":"Erica B."},{"family":"Scott","given":"J. Cobb"},{"family":"Sharma","given":"Vaishnavi"},{"family":"Adebimpe","given":"Azeez"},{"family":"Basbaum","given":"Allan I."},{"family":"Dworkin","given":"Robert H."},{"family":"Edwards","given":"Robert R."},{"family":"Woolf","given":"Clifford J."},{"family":"Eickhoff","given":"Simon B."},{"family":"Eickhoff","given":"Claudia R."},{"family":"Satterthwaite","given":"Theodore D."}],"issued":{"date-parts":[["2020",5,1]]}}}],"schema":"https://github.com/citation-style-language/schema/raw/master/csl-citation.json"} </w:instrText>
      </w:r>
      <w:r w:rsidRPr="00400045">
        <w:rPr>
          <w:rFonts w:ascii="Arial" w:eastAsia="Helvetica" w:hAnsi="Arial" w:cs="Arial"/>
          <w:sz w:val="22"/>
          <w:szCs w:val="22"/>
        </w:rPr>
        <w:fldChar w:fldCharType="separate"/>
      </w:r>
      <w:r w:rsidRPr="00400045">
        <w:rPr>
          <w:rFonts w:ascii="Arial" w:hAnsi="Arial" w:cs="Arial"/>
          <w:sz w:val="22"/>
          <w:szCs w:val="22"/>
        </w:rPr>
        <w:t xml:space="preserve">(Palermo </w:t>
      </w:r>
      <w:r w:rsidRPr="00400045">
        <w:rPr>
          <w:rFonts w:ascii="Arial" w:hAnsi="Arial" w:cs="Arial"/>
          <w:i/>
          <w:iCs/>
          <w:sz w:val="22"/>
          <w:szCs w:val="22"/>
        </w:rPr>
        <w:t>et al.</w:t>
      </w:r>
      <w:r w:rsidRPr="00400045">
        <w:rPr>
          <w:rFonts w:ascii="Arial" w:hAnsi="Arial" w:cs="Arial"/>
          <w:sz w:val="22"/>
          <w:szCs w:val="22"/>
        </w:rPr>
        <w:t xml:space="preserve">, 2015; Fullana </w:t>
      </w:r>
      <w:r w:rsidRPr="00400045">
        <w:rPr>
          <w:rFonts w:ascii="Arial" w:hAnsi="Arial" w:cs="Arial"/>
          <w:i/>
          <w:iCs/>
          <w:sz w:val="22"/>
          <w:szCs w:val="22"/>
        </w:rPr>
        <w:t>et al.</w:t>
      </w:r>
      <w:r w:rsidRPr="00400045">
        <w:rPr>
          <w:rFonts w:ascii="Arial" w:hAnsi="Arial" w:cs="Arial"/>
          <w:sz w:val="22"/>
          <w:szCs w:val="22"/>
        </w:rPr>
        <w:t xml:space="preserve">, 2016, 2018; Biggs </w:t>
      </w:r>
      <w:r w:rsidRPr="00400045">
        <w:rPr>
          <w:rFonts w:ascii="Arial" w:hAnsi="Arial" w:cs="Arial"/>
          <w:i/>
          <w:iCs/>
          <w:sz w:val="22"/>
          <w:szCs w:val="22"/>
        </w:rPr>
        <w:t>et al.</w:t>
      </w:r>
      <w:r w:rsidRPr="00400045">
        <w:rPr>
          <w:rFonts w:ascii="Arial" w:hAnsi="Arial" w:cs="Arial"/>
          <w:sz w:val="22"/>
          <w:szCs w:val="22"/>
        </w:rPr>
        <w:t xml:space="preserve">, 2020; Xu </w:t>
      </w:r>
      <w:r w:rsidRPr="00400045">
        <w:rPr>
          <w:rFonts w:ascii="Arial" w:hAnsi="Arial" w:cs="Arial"/>
          <w:i/>
          <w:iCs/>
          <w:sz w:val="22"/>
          <w:szCs w:val="22"/>
        </w:rPr>
        <w:t>et al.</w:t>
      </w:r>
      <w:r w:rsidRPr="00400045">
        <w:rPr>
          <w:rFonts w:ascii="Arial" w:hAnsi="Arial" w:cs="Arial"/>
          <w:sz w:val="22"/>
          <w:szCs w:val="22"/>
        </w:rPr>
        <w:t>, 2020)</w:t>
      </w:r>
      <w:r w:rsidRPr="00400045">
        <w:rPr>
          <w:rFonts w:ascii="Arial" w:eastAsia="Helvetica" w:hAnsi="Arial" w:cs="Arial"/>
          <w:sz w:val="22"/>
          <w:szCs w:val="22"/>
        </w:rPr>
        <w:fldChar w:fldCharType="end"/>
      </w:r>
      <w:r w:rsidRPr="00400045">
        <w:rPr>
          <w:rFonts w:ascii="Arial" w:eastAsia="Helvetica" w:hAnsi="Arial" w:cs="Arial"/>
          <w:sz w:val="22"/>
          <w:szCs w:val="22"/>
        </w:rPr>
        <w:t xml:space="preserve">. One of the ICA networks included bilateral nucleus accumbens and dorsal regions of bilateral amygdala. To ensure adequate coverage of amygdala, we created an additional mask of bilateral amygdala defined from the Harvard-Oxford Atlas. We additionally included a brain-wide mask constrained within grey matter (GM) voxels to define a whole-brain GM US reactivation model. </w:t>
      </w:r>
    </w:p>
    <w:p w14:paraId="35BEC1D5" w14:textId="77777777" w:rsidR="00E332A1" w:rsidRPr="00400045" w:rsidRDefault="00E332A1" w:rsidP="00EB40BE">
      <w:pPr>
        <w:spacing w:line="480" w:lineRule="auto"/>
        <w:contextualSpacing/>
        <w:rPr>
          <w:rFonts w:ascii="Arial" w:hAnsi="Arial" w:cs="Arial"/>
          <w:b/>
          <w:sz w:val="22"/>
          <w:szCs w:val="22"/>
        </w:rPr>
      </w:pPr>
    </w:p>
    <w:p w14:paraId="497333CC" w14:textId="1DFA6C76" w:rsidR="00E332A1" w:rsidRPr="00400045" w:rsidRDefault="00E332A1" w:rsidP="00EB40BE">
      <w:pPr>
        <w:spacing w:line="480" w:lineRule="auto"/>
        <w:contextualSpacing/>
        <w:rPr>
          <w:rFonts w:ascii="Arial" w:hAnsi="Arial" w:cs="Arial"/>
          <w:bCs/>
          <w:sz w:val="22"/>
          <w:szCs w:val="22"/>
        </w:rPr>
      </w:pPr>
      <w:r w:rsidRPr="00400045">
        <w:rPr>
          <w:rFonts w:ascii="Arial" w:hAnsi="Arial" w:cs="Arial"/>
          <w:b/>
          <w:sz w:val="22"/>
          <w:szCs w:val="22"/>
        </w:rPr>
        <w:tab/>
      </w:r>
    </w:p>
    <w:p w14:paraId="006C9184" w14:textId="77777777" w:rsidR="00EB40BE" w:rsidRPr="00400045" w:rsidRDefault="00EB40BE" w:rsidP="00EB40BE">
      <w:pPr>
        <w:spacing w:line="480" w:lineRule="auto"/>
        <w:contextualSpacing/>
        <w:rPr>
          <w:rFonts w:ascii="Arial" w:hAnsi="Arial" w:cs="Arial"/>
          <w:b/>
          <w:sz w:val="22"/>
          <w:szCs w:val="22"/>
        </w:rPr>
      </w:pPr>
      <w:r w:rsidRPr="00400045">
        <w:rPr>
          <w:rFonts w:ascii="Arial" w:hAnsi="Arial" w:cs="Arial"/>
          <w:b/>
          <w:sz w:val="22"/>
          <w:szCs w:val="22"/>
        </w:rPr>
        <w:t>Sample Size</w:t>
      </w:r>
    </w:p>
    <w:p w14:paraId="60171D0A" w14:textId="0EF25593" w:rsidR="00EB40BE" w:rsidRPr="00400045" w:rsidRDefault="00EB40BE" w:rsidP="00EB40BE">
      <w:pPr>
        <w:spacing w:line="480" w:lineRule="auto"/>
        <w:contextualSpacing/>
        <w:rPr>
          <w:rFonts w:ascii="Arial" w:hAnsi="Arial" w:cs="Arial"/>
          <w:sz w:val="22"/>
          <w:szCs w:val="22"/>
        </w:rPr>
      </w:pPr>
      <w:r w:rsidRPr="00400045">
        <w:rPr>
          <w:rFonts w:ascii="Arial" w:hAnsi="Arial" w:cs="Arial"/>
          <w:b/>
          <w:sz w:val="22"/>
          <w:szCs w:val="22"/>
        </w:rPr>
        <w:tab/>
      </w:r>
      <w:r w:rsidRPr="00400045">
        <w:rPr>
          <w:rFonts w:ascii="Arial" w:hAnsi="Arial" w:cs="Arial"/>
          <w:sz w:val="22"/>
          <w:szCs w:val="22"/>
        </w:rPr>
        <w:t xml:space="preserve">Sample was determined via power analysis based on effect sizes </w:t>
      </w:r>
      <w:r w:rsidR="007E7B74" w:rsidRPr="00400045">
        <w:rPr>
          <w:rFonts w:ascii="Arial" w:hAnsi="Arial" w:cs="Arial"/>
          <w:sz w:val="22"/>
          <w:szCs w:val="22"/>
        </w:rPr>
        <w:t xml:space="preserve">of SCR data </w:t>
      </w:r>
      <w:r w:rsidRPr="00400045">
        <w:rPr>
          <w:rFonts w:ascii="Arial" w:hAnsi="Arial" w:cs="Arial"/>
          <w:sz w:val="22"/>
          <w:szCs w:val="22"/>
        </w:rPr>
        <w:t>available from a prior study among healthy humans</w:t>
      </w:r>
      <w:r w:rsidRPr="00400045">
        <w:rPr>
          <w:rFonts w:ascii="Arial" w:hAnsi="Arial" w:cs="Arial"/>
          <w:sz w:val="22"/>
          <w:szCs w:val="22"/>
        </w:rPr>
        <w:fldChar w:fldCharType="begin"/>
      </w:r>
      <w:r w:rsidR="00BC7001" w:rsidRPr="00400045">
        <w:rPr>
          <w:rFonts w:ascii="Arial" w:hAnsi="Arial" w:cs="Arial"/>
          <w:sz w:val="22"/>
          <w:szCs w:val="22"/>
        </w:rPr>
        <w:instrText xml:space="preserve"> ADDIN ZOTERO_ITEM CSL_CITATION {"citationID":"XpmRNmmT","properties":{"formattedCitation":"(1)","plainCitation":"(1)","noteIndex":0},"citationItems":[{"id":"51e5RkyT/0dcYNPzW","uris":["http://zotero.org/users/4631881/items/KHF3SM5E",["http://zotero.org/users/4631881/items/KHF3SM5E"]],"itemData":{"id":635,"type":"article-journal","title":"Single dose of l-dopa makes extinction memories context-independent and prevents the return of fear","container-title":"Proceedings of the National Academy of Sciences","page":"E2428-E2436","volume":"110","issue":"26","source":"www.pnas.org.ezproxy.library.wisc.edu","abstract":"Traumatic events can engender persistent excessive fear responses to trauma reminders that may return even after successful treatment. Extinction, the laboratory analog of behavior therapy, does not erase conditioned fear memories but generates competing, fear-inhibitory “extinction memories” that, however, are tied to the context in which extinction occurred. Accordingly, a dominance of fear over extinction memory expression—and, thus, return of fear—is often observed if extinguished fear stimuli are encountered outside the extinction (therapy) context. We show that postextinction administration of the dopamine precursor l-dopa makes extinction memories context-independent, thus strongly reducing the return of fear in both mice and humans. Reduced fear is accompanied by decreased amygdala and enhanced ventromedial prefrontal cortex activation in both species. In humans, ventromedial prefrontal cortex activity is predicted by enhanced resting-state functional coupling of the area with the dopaminergic midbrain during the postextinction consolidation phase. Our data suggest that dopamine-dependent boosting of extinction memory consolidation is a promising avenue to improving anxiety therapy.","DOI":"10.1073/pnas.1303061110","ISSN":"0027-8424, 1091-6490","note":"PMID: 23754384","journalAbbreviation":"PNAS","language":"en","author":[{"family":"Haaker","given":"Jan"},{"family":"Gaburro","given":"Stefano"},{"family":"Sah","given":"Anupam"},{"family":"Gartmann","given":"Nina"},{"family":"Lonsdorf","given":"Tina B."},{"family":"Meier","given":"Kolja"},{"family":"Singewald","given":"Nicolas"},{"family":"Pape","given":"Hans-Christian"},{"family":"Morellini","given":"Fabio"},{"family":"Kalisch","given":"Raffael"}],"issued":{"date-parts":[["2013",6,25]]}}}],"schema":"https://github.com/citation-style-language/schema/raw/master/csl-citation.json"} </w:instrText>
      </w:r>
      <w:r w:rsidRPr="00400045">
        <w:rPr>
          <w:rFonts w:ascii="Arial" w:hAnsi="Arial" w:cs="Arial"/>
          <w:sz w:val="22"/>
          <w:szCs w:val="22"/>
        </w:rPr>
        <w:fldChar w:fldCharType="separate"/>
      </w:r>
      <w:r w:rsidR="00270A65" w:rsidRPr="00400045">
        <w:rPr>
          <w:rFonts w:ascii="Arial" w:hAnsi="Arial" w:cs="Arial"/>
          <w:sz w:val="22"/>
        </w:rPr>
        <w:t>(1)</w:t>
      </w:r>
      <w:r w:rsidRPr="00400045">
        <w:rPr>
          <w:rFonts w:ascii="Arial" w:hAnsi="Arial" w:cs="Arial"/>
          <w:sz w:val="22"/>
          <w:szCs w:val="22"/>
        </w:rPr>
        <w:fldChar w:fldCharType="end"/>
      </w:r>
      <w:r w:rsidRPr="00400045">
        <w:rPr>
          <w:rFonts w:ascii="Arial" w:hAnsi="Arial" w:cs="Arial"/>
          <w:sz w:val="22"/>
          <w:szCs w:val="22"/>
        </w:rPr>
        <w:t>.</w:t>
      </w:r>
    </w:p>
    <w:p w14:paraId="71DBBB6D" w14:textId="77777777" w:rsidR="002255D3" w:rsidRPr="00400045" w:rsidRDefault="002255D3" w:rsidP="00F35A05">
      <w:pPr>
        <w:spacing w:line="480" w:lineRule="auto"/>
        <w:contextualSpacing/>
        <w:rPr>
          <w:rFonts w:ascii="Arial" w:hAnsi="Arial" w:cs="Arial"/>
          <w:sz w:val="22"/>
          <w:szCs w:val="22"/>
        </w:rPr>
      </w:pPr>
    </w:p>
    <w:p w14:paraId="15B233DE" w14:textId="77777777" w:rsidR="00E37F00" w:rsidRPr="00400045" w:rsidRDefault="0004638D" w:rsidP="00F35A05">
      <w:pPr>
        <w:spacing w:line="480" w:lineRule="auto"/>
        <w:contextualSpacing/>
        <w:rPr>
          <w:rFonts w:ascii="Arial" w:hAnsi="Arial" w:cs="Arial"/>
          <w:b/>
          <w:sz w:val="22"/>
          <w:szCs w:val="22"/>
        </w:rPr>
      </w:pPr>
      <w:r w:rsidRPr="00400045">
        <w:rPr>
          <w:rFonts w:ascii="Arial" w:hAnsi="Arial" w:cs="Arial"/>
          <w:b/>
          <w:sz w:val="22"/>
          <w:szCs w:val="22"/>
        </w:rPr>
        <w:t xml:space="preserve">Skin conductance </w:t>
      </w:r>
      <w:r w:rsidR="00E37F00" w:rsidRPr="00400045">
        <w:rPr>
          <w:rFonts w:ascii="Arial" w:hAnsi="Arial" w:cs="Arial"/>
          <w:b/>
          <w:sz w:val="22"/>
          <w:szCs w:val="22"/>
        </w:rPr>
        <w:t>acquisition and processing</w:t>
      </w:r>
    </w:p>
    <w:p w14:paraId="707C9B72" w14:textId="77777777" w:rsidR="001B131C" w:rsidRPr="00400045" w:rsidRDefault="001B131C" w:rsidP="00F35A05">
      <w:pPr>
        <w:spacing w:line="480" w:lineRule="auto"/>
        <w:ind w:firstLine="720"/>
        <w:contextualSpacing/>
        <w:rPr>
          <w:rFonts w:ascii="Arial" w:hAnsi="Arial" w:cs="Arial"/>
          <w:sz w:val="22"/>
          <w:szCs w:val="22"/>
        </w:rPr>
      </w:pPr>
      <w:r w:rsidRPr="00400045">
        <w:rPr>
          <w:rFonts w:ascii="Arial" w:hAnsi="Arial" w:cs="Arial"/>
          <w:sz w:val="22"/>
          <w:szCs w:val="22"/>
        </w:rPr>
        <w:t>At both sites, SCR data were acquired on a BIOPAC MP150 Data Acquisition System using the EDA100C module with MECMRI-TRANS cable system. Data were acquired directly into BIOPAC AcqKnowledge 4.3 software at 2000 Hz (Arkansas site) or 1000 Hz (Wisconsin site). Shocks were administered via the BIOPAC STM100C module usi</w:t>
      </w:r>
      <w:r w:rsidR="00FE32C7" w:rsidRPr="00400045">
        <w:rPr>
          <w:rFonts w:ascii="Arial" w:hAnsi="Arial" w:cs="Arial"/>
          <w:sz w:val="22"/>
          <w:szCs w:val="22"/>
        </w:rPr>
        <w:t xml:space="preserve">ng pre-gelled electrodes </w:t>
      </w:r>
      <w:r w:rsidRPr="00400045">
        <w:rPr>
          <w:rFonts w:ascii="Arial" w:hAnsi="Arial" w:cs="Arial"/>
          <w:sz w:val="22"/>
          <w:szCs w:val="22"/>
        </w:rPr>
        <w:t xml:space="preserve">placed on the skin of the fleshy portion of the mediolateral, left lower leg, directly over the tibialis anterior. </w:t>
      </w:r>
      <w:r w:rsidR="00FE32C7" w:rsidRPr="00400045">
        <w:rPr>
          <w:rFonts w:ascii="Arial" w:hAnsi="Arial" w:cs="Arial"/>
          <w:sz w:val="22"/>
          <w:szCs w:val="22"/>
        </w:rPr>
        <w:t xml:space="preserve">SCR recording electrodes </w:t>
      </w:r>
      <w:r w:rsidRPr="00400045">
        <w:rPr>
          <w:rFonts w:ascii="Arial" w:hAnsi="Arial" w:cs="Arial"/>
          <w:sz w:val="22"/>
          <w:szCs w:val="22"/>
        </w:rPr>
        <w:t xml:space="preserve">were placed on the medial portions of the thenar and </w:t>
      </w:r>
      <w:r w:rsidRPr="00400045">
        <w:rPr>
          <w:rFonts w:ascii="Arial" w:hAnsi="Arial" w:cs="Arial"/>
          <w:sz w:val="22"/>
          <w:szCs w:val="22"/>
        </w:rPr>
        <w:lastRenderedPageBreak/>
        <w:t xml:space="preserve">hypothenar eminences of the left hand; ground electrode was placed on the ventral surface of the left wrist. Amperage on the stimulation device was set to the maximum (50 mA) to allow the greatest range of intensity selections. Participants were told to select an intensity of a 7/10 pain scale. </w:t>
      </w:r>
    </w:p>
    <w:p w14:paraId="77644F69" w14:textId="0467AEEC" w:rsidR="001B131C" w:rsidRPr="00400045" w:rsidRDefault="00250B3D" w:rsidP="00F35A05">
      <w:pPr>
        <w:spacing w:line="480" w:lineRule="auto"/>
        <w:ind w:firstLine="720"/>
        <w:contextualSpacing/>
        <w:rPr>
          <w:rFonts w:ascii="Arial" w:hAnsi="Arial" w:cs="Arial"/>
          <w:sz w:val="22"/>
          <w:szCs w:val="22"/>
        </w:rPr>
      </w:pPr>
      <w:r w:rsidRPr="00400045">
        <w:rPr>
          <w:rFonts w:ascii="Arial" w:hAnsi="Arial" w:cs="Arial"/>
          <w:sz w:val="22"/>
          <w:szCs w:val="22"/>
        </w:rPr>
        <w:t>Consistent with prior studies</w:t>
      </w:r>
      <w:r w:rsidRPr="00400045">
        <w:rPr>
          <w:rFonts w:ascii="Arial" w:hAnsi="Arial" w:cs="Arial"/>
          <w:sz w:val="22"/>
          <w:szCs w:val="22"/>
        </w:rPr>
        <w:fldChar w:fldCharType="begin"/>
      </w:r>
      <w:r w:rsidR="00BC7001" w:rsidRPr="00400045">
        <w:rPr>
          <w:rFonts w:ascii="Arial" w:hAnsi="Arial" w:cs="Arial"/>
          <w:sz w:val="22"/>
          <w:szCs w:val="22"/>
        </w:rPr>
        <w:instrText xml:space="preserve"> ADDIN ZOTERO_ITEM CSL_CITATION {"citationID":"SY6Cfcju","properties":{"formattedCitation":"(1,2)","plainCitation":"(1,2)","noteIndex":0},"citationItems":[{"id":"51e5RkyT/9oFaBKK2","uris":["http://zotero.org/users/4631881/items/8KZF7F82",["http://zotero.org/users/4631881/items/8KZF7F82"]],"itemData":{"id":313,"type":"article-journal","title":"Prefrontal Cortex Stimulation Enhances Fear Extinction Memory in Humans","container-title":"Biological Psychiatry","collection-title":"Traumatic Stress and Its Consequences","page":"129-137","volume":"84","issue":"2","source":"ScienceDirect","abstract":"Background\nAnimal fear conditioning studies have illuminated neuronal mechanisms of learned associations between sensory stimuli and fear responses. In rats, brief electrical stimulation of the infralimbic cortex has been shown to reduce conditioned freezing during recall of extinction memory. Here, we translated this finding to humans with magnetic resonance imaging–navigated transcranial magnetic stimulation (TMS).\nMethods\nSubjects (N = 28) were aversively conditioned to two different cues (day 1). During extinction learning (day 2), TMS was paired with one of the conditioned cues but not the other. TMS parameters were similar to those used in rat infralimbic cortex: brief pulse trains (300 ms at 20 Hz) starting 100 ms after cue onset, total of four trains (28 TMS pulses). TMS was applied to one of two targets in the left frontal cortex, one functionally connected (target 1) and the other unconnected (target 2, control) with a human homologue of infralimbic cortex in the ventromedial prefrontal cortex. Skin conductance responses were used as an index of conditioned fear.\nResults\nDuring extinction recall (day 3), the cue paired with TMS to target 1 showed significantly reduced skin conductance responses, whereas TMS to target 2 had no effect. Further, we built group-level maps that weighted TMS-induced electric fields and diffusion magnetic resonance imaging connectivity estimates with fear level. These maps revealed distinct cortical regions and large-scale networks associated with reduced versus increased fear.\nConclusions\nThe results showed that spatiotemporally focused TMS may enhance extinction learning and/or consolidation of extinction memory and suggested novel cortical areas and large-scale networks for targeting in future studies.","DOI":"10.1016/j.biopsych.2017.10.022","ISSN":"0006-3223","journalAbbreviation":"Biological Psychiatry","author":[{"family":"Raij","given":"Tommi"},{"family":"Nummenmaa","given":"Aapo"},{"family":"Marin","given":"Marie-France"},{"family":"Porter","given":"Daria"},{"family":"Furtak","given":"Sharon"},{"family":"Setsompop","given":"Kawin"},{"family":"Milad","given":"Mohammed R."}],"issued":{"date-parts":[["2018",7,15]]}}},{"id":"51e5RkyT/0dcYNPzW","uris":["http://zotero.org/users/4631881/items/KHF3SM5E",["http://zotero.org/users/4631881/items/KHF3SM5E"]],"itemData":{"id":635,"type":"article-journal","title":"Single dose of l-dopa makes extinction memories context-independent and prevents the return of fear","container-title":"Proceedings of the National Academy of Sciences","page":"E2428-E2436","volume":"110","issue":"26","source":"www.pnas.org.ezproxy.library.wisc.edu","abstract":"Traumatic events can engender persistent excessive fear responses to trauma reminders that may return even after successful treatment. Extinction, the laboratory analog of behavior therapy, does not erase conditioned fear memories but generates competing, fear-inhibitory “extinction memories” that, however, are tied to the context in which extinction occurred. Accordingly, a dominance of fear over extinction memory expression—and, thus, return of fear—is often observed if extinguished fear stimuli are encountered outside the extinction (therapy) context. We show that postextinction administration of the dopamine precursor l-dopa makes extinction memories context-independent, thus strongly reducing the return of fear in both mice and humans. Reduced fear is accompanied by decreased amygdala and enhanced ventromedial prefrontal cortex activation in both species. In humans, ventromedial prefrontal cortex activity is predicted by enhanced resting-state functional coupling of the area with the dopaminergic midbrain during the postextinction consolidation phase. Our data suggest that dopamine-dependent boosting of extinction memory consolidation is a promising avenue to improving anxiety therapy.","DOI":"10.1073/pnas.1303061110","ISSN":"0027-8424, 1091-6490","note":"PMID: 23754384","journalAbbreviation":"PNAS","language":"en","author":[{"family":"Haaker","given":"Jan"},{"family":"Gaburro","given":"Stefano"},{"family":"Sah","given":"Anupam"},{"family":"Gartmann","given":"Nina"},{"family":"Lonsdorf","given":"Tina B."},{"family":"Meier","given":"Kolja"},{"family":"Singewald","given":"Nicolas"},{"family":"Pape","given":"Hans-Christian"},{"family":"Morellini","given":"Fabio"},{"family":"Kalisch","given":"Raffael"}],"issued":{"date-parts":[["2013",6,25]]}}}],"schema":"https://github.com/citation-style-language/schema/raw/master/csl-citation.json"} </w:instrText>
      </w:r>
      <w:r w:rsidRPr="00400045">
        <w:rPr>
          <w:rFonts w:ascii="Arial" w:hAnsi="Arial" w:cs="Arial"/>
          <w:sz w:val="22"/>
          <w:szCs w:val="22"/>
        </w:rPr>
        <w:fldChar w:fldCharType="separate"/>
      </w:r>
      <w:r w:rsidR="00BC7001" w:rsidRPr="00400045">
        <w:rPr>
          <w:rFonts w:ascii="Arial" w:hAnsi="Arial" w:cs="Arial"/>
          <w:sz w:val="22"/>
        </w:rPr>
        <w:t>(1,2)</w:t>
      </w:r>
      <w:r w:rsidRPr="00400045">
        <w:rPr>
          <w:rFonts w:ascii="Arial" w:hAnsi="Arial" w:cs="Arial"/>
          <w:sz w:val="22"/>
          <w:szCs w:val="22"/>
        </w:rPr>
        <w:fldChar w:fldCharType="end"/>
      </w:r>
      <w:r w:rsidRPr="00400045">
        <w:rPr>
          <w:rFonts w:ascii="Arial" w:hAnsi="Arial" w:cs="Arial"/>
          <w:sz w:val="22"/>
          <w:szCs w:val="22"/>
        </w:rPr>
        <w:t xml:space="preserve">, </w:t>
      </w:r>
      <w:r w:rsidR="005773EE" w:rsidRPr="00400045">
        <w:rPr>
          <w:rFonts w:ascii="Arial" w:hAnsi="Arial" w:cs="Arial"/>
          <w:sz w:val="22"/>
          <w:szCs w:val="22"/>
        </w:rPr>
        <w:t>prior to breaking of the blind</w:t>
      </w:r>
      <w:r w:rsidR="00E826D5" w:rsidRPr="00400045">
        <w:rPr>
          <w:rFonts w:ascii="Arial" w:hAnsi="Arial" w:cs="Arial"/>
          <w:sz w:val="22"/>
          <w:szCs w:val="22"/>
        </w:rPr>
        <w:t xml:space="preserve"> and performing any analyses</w:t>
      </w:r>
      <w:r w:rsidR="005773EE" w:rsidRPr="00400045">
        <w:rPr>
          <w:rFonts w:ascii="Arial" w:hAnsi="Arial" w:cs="Arial"/>
          <w:sz w:val="22"/>
          <w:szCs w:val="22"/>
        </w:rPr>
        <w:t xml:space="preserve">, </w:t>
      </w:r>
      <w:r w:rsidRPr="00400045">
        <w:rPr>
          <w:rFonts w:ascii="Arial" w:hAnsi="Arial" w:cs="Arial"/>
          <w:sz w:val="22"/>
          <w:szCs w:val="22"/>
        </w:rPr>
        <w:t xml:space="preserve">participants whose </w:t>
      </w:r>
      <w:r w:rsidR="005F38DF" w:rsidRPr="00400045">
        <w:rPr>
          <w:rFonts w:ascii="Arial" w:hAnsi="Arial" w:cs="Arial"/>
          <w:sz w:val="22"/>
          <w:szCs w:val="22"/>
        </w:rPr>
        <w:t xml:space="preserve">Day 2 </w:t>
      </w:r>
      <w:r w:rsidRPr="00400045">
        <w:rPr>
          <w:rFonts w:ascii="Arial" w:hAnsi="Arial" w:cs="Arial"/>
          <w:sz w:val="22"/>
          <w:szCs w:val="22"/>
        </w:rPr>
        <w:t xml:space="preserve">SCR data showed excessive artifact or flat responding were removed from </w:t>
      </w:r>
      <w:r w:rsidR="005F38DF" w:rsidRPr="00400045">
        <w:rPr>
          <w:rFonts w:ascii="Arial" w:hAnsi="Arial" w:cs="Arial"/>
          <w:sz w:val="22"/>
          <w:szCs w:val="22"/>
        </w:rPr>
        <w:t xml:space="preserve">Day 2 </w:t>
      </w:r>
      <w:r w:rsidRPr="00400045">
        <w:rPr>
          <w:rFonts w:ascii="Arial" w:hAnsi="Arial" w:cs="Arial"/>
          <w:sz w:val="22"/>
          <w:szCs w:val="22"/>
        </w:rPr>
        <w:t>SCR analyses (</w:t>
      </w:r>
      <w:r w:rsidR="00163FAB" w:rsidRPr="00400045">
        <w:rPr>
          <w:rFonts w:ascii="Arial" w:hAnsi="Arial" w:cs="Arial"/>
          <w:sz w:val="22"/>
          <w:szCs w:val="22"/>
        </w:rPr>
        <w:t xml:space="preserve">total </w:t>
      </w:r>
      <w:r w:rsidRPr="00400045">
        <w:rPr>
          <w:rFonts w:ascii="Arial" w:hAnsi="Arial" w:cs="Arial"/>
          <w:sz w:val="22"/>
          <w:szCs w:val="22"/>
        </w:rPr>
        <w:t>n=1</w:t>
      </w:r>
      <w:r w:rsidR="0034735C" w:rsidRPr="00400045">
        <w:rPr>
          <w:rFonts w:ascii="Arial" w:hAnsi="Arial" w:cs="Arial"/>
          <w:sz w:val="22"/>
          <w:szCs w:val="22"/>
        </w:rPr>
        <w:t>9</w:t>
      </w:r>
      <w:r w:rsidR="00163FAB" w:rsidRPr="00400045">
        <w:rPr>
          <w:rFonts w:ascii="Arial" w:hAnsi="Arial" w:cs="Arial"/>
          <w:sz w:val="22"/>
          <w:szCs w:val="22"/>
        </w:rPr>
        <w:t>; n=</w:t>
      </w:r>
      <w:r w:rsidR="00E40E57" w:rsidRPr="00400045">
        <w:rPr>
          <w:rFonts w:ascii="Arial" w:hAnsi="Arial" w:cs="Arial"/>
          <w:sz w:val="22"/>
          <w:szCs w:val="22"/>
        </w:rPr>
        <w:t>8</w:t>
      </w:r>
      <w:r w:rsidR="00163FAB" w:rsidRPr="00400045">
        <w:rPr>
          <w:rFonts w:ascii="Arial" w:hAnsi="Arial" w:cs="Arial"/>
          <w:sz w:val="22"/>
          <w:szCs w:val="22"/>
        </w:rPr>
        <w:t xml:space="preserve"> from placebo, n=6 from 100mg, n=</w:t>
      </w:r>
      <w:r w:rsidR="00E40E57" w:rsidRPr="00400045">
        <w:rPr>
          <w:rFonts w:ascii="Arial" w:hAnsi="Arial" w:cs="Arial"/>
          <w:sz w:val="22"/>
          <w:szCs w:val="22"/>
        </w:rPr>
        <w:t>5</w:t>
      </w:r>
      <w:r w:rsidR="00163FAB" w:rsidRPr="00400045">
        <w:rPr>
          <w:rFonts w:ascii="Arial" w:hAnsi="Arial" w:cs="Arial"/>
          <w:sz w:val="22"/>
          <w:szCs w:val="22"/>
        </w:rPr>
        <w:t xml:space="preserve"> from 200mg</w:t>
      </w:r>
      <w:r w:rsidRPr="00400045">
        <w:rPr>
          <w:rFonts w:ascii="Arial" w:hAnsi="Arial" w:cs="Arial"/>
          <w:sz w:val="22"/>
          <w:szCs w:val="22"/>
        </w:rPr>
        <w:t>). This amount of data loss (2</w:t>
      </w:r>
      <w:r w:rsidR="005F38DF" w:rsidRPr="00400045">
        <w:rPr>
          <w:rFonts w:ascii="Arial" w:hAnsi="Arial" w:cs="Arial"/>
          <w:sz w:val="22"/>
          <w:szCs w:val="22"/>
        </w:rPr>
        <w:t>2</w:t>
      </w:r>
      <w:r w:rsidRPr="00400045">
        <w:rPr>
          <w:rFonts w:ascii="Arial" w:hAnsi="Arial" w:cs="Arial"/>
          <w:sz w:val="22"/>
          <w:szCs w:val="22"/>
        </w:rPr>
        <w:t>%) is commensurate with prior fear extinction studies using SCR</w:t>
      </w:r>
      <w:r w:rsidRPr="00400045">
        <w:rPr>
          <w:rFonts w:ascii="Arial" w:hAnsi="Arial" w:cs="Arial"/>
          <w:sz w:val="22"/>
          <w:szCs w:val="22"/>
        </w:rPr>
        <w:fldChar w:fldCharType="begin"/>
      </w:r>
      <w:r w:rsidR="00BC7001" w:rsidRPr="00400045">
        <w:rPr>
          <w:rFonts w:ascii="Arial" w:hAnsi="Arial" w:cs="Arial"/>
          <w:sz w:val="22"/>
          <w:szCs w:val="22"/>
        </w:rPr>
        <w:instrText xml:space="preserve"> ADDIN ZOTERO_ITEM CSL_CITATION {"citationID":"s6PUQEGj","properties":{"formattedCitation":"(1\\uc0\\u8211{}3)","plainCitation":"(1–3)","noteIndex":0},"citationItems":[{"id":"51e5RkyT/9oFaBKK2","uris":["http://zotero.org/users/4631881/items/8KZF7F82",["http://zotero.org/users/4631881/items/8KZF7F82"]],"itemData":{"id":313,"type":"article-journal","title":"Prefrontal Cortex Stimulation Enhances Fear Extinction Memory in Humans","container-title":"Biological Psychiatry","collection-title":"Traumatic Stress and Its Consequences","page":"129-137","volume":"84","issue":"2","source":"ScienceDirect","abstract":"Background\nAnimal fear conditioning studies have illuminated neuronal mechanisms of learned associations between sensory stimuli and fear responses. In rats, brief electrical stimulation of the infralimbic cortex has been shown to reduce conditioned freezing during recall of extinction memory. Here, we translated this finding to humans with magnetic resonance imaging–navigated transcranial magnetic stimulation (TMS).\nMethods\nSubjects (N = 28) were aversively conditioned to two different cues (day 1). During extinction learning (day 2), TMS was paired with one of the conditioned cues but not the other. TMS parameters were similar to those used in rat infralimbic cortex: brief pulse trains (300 ms at 20 Hz) starting 100 ms after cue onset, total of four trains (28 TMS pulses). TMS was applied to one of two targets in the left frontal cortex, one functionally connected (target 1) and the other unconnected (target 2, control) with a human homologue of infralimbic cortex in the ventromedial prefrontal cortex. Skin conductance responses were used as an index of conditioned fear.\nResults\nDuring extinction recall (day 3), the cue paired with TMS to target 1 showed significantly reduced skin conductance responses, whereas TMS to target 2 had no effect. Further, we built group-level maps that weighted TMS-induced electric fields and diffusion magnetic resonance imaging connectivity estimates with fear level. These maps revealed distinct cortical regions and large-scale networks associated with reduced versus increased fear.\nConclusions\nThe results showed that spatiotemporally focused TMS may enhance extinction learning and/or consolidation of extinction memory and suggested novel cortical areas and large-scale networks for targeting in future studies.","DOI":"10.1016/j.biopsych.2017.10.022","ISSN":"0006-3223","journalAbbreviation":"Biological Psychiatry","author":[{"family":"Raij","given":"Tommi"},{"family":"Nummenmaa","given":"Aapo"},{"family":"Marin","given":"Marie-France"},{"family":"Porter","given":"Daria"},{"family":"Furtak","given":"Sharon"},{"family":"Setsompop","given":"Kawin"},{"family":"Milad","given":"Mohammed R."}],"issued":{"date-parts":[["2018",7,15]]}}},{"id":"51e5RkyT/0dcYNPzW","uris":["http://zotero.org/users/4631881/items/KHF3SM5E",["http://zotero.org/users/4631881/items/KHF3SM5E"]],"itemData":{"id":635,"type":"article-journal","title":"Single dose of l-dopa makes extinction memories context-independent and prevents the return of fear","container-title":"Proceedings of the National Academy of Sciences","page":"E2428-E2436","volume":"110","issue":"26","source":"www.pnas.org.ezproxy.library.wisc.edu","abstract":"Traumatic events can engender persistent excessive fear responses to trauma reminders that may return even after successful treatment. Extinction, the laboratory analog of behavior therapy, does not erase conditioned fear memories but generates competing, fear-inhibitory “extinction memories” that, however, are tied to the context in which extinction occurred. Accordingly, a dominance of fear over extinction memory expression—and, thus, return of fear—is often observed if extinguished fear stimuli are encountered outside the extinction (therapy) context. We show that postextinction administration of the dopamine precursor l-dopa makes extinction memories context-independent, thus strongly reducing the return of fear in both mice and humans. Reduced fear is accompanied by decreased amygdala and enhanced ventromedial prefrontal cortex activation in both species. In humans, ventromedial prefrontal cortex activity is predicted by enhanced resting-state functional coupling of the area with the dopaminergic midbrain during the postextinction consolidation phase. Our data suggest that dopamine-dependent boosting of extinction memory consolidation is a promising avenue to improving anxiety therapy.","DOI":"10.1073/pnas.1303061110","ISSN":"0027-8424, 1091-6490","note":"PMID: 23754384","journalAbbreviation":"PNAS","language":"en","author":[{"family":"Haaker","given":"Jan"},{"family":"Gaburro","given":"Stefano"},{"family":"Sah","given":"Anupam"},{"family":"Gartmann","given":"Nina"},{"family":"Lonsdorf","given":"Tina B."},{"family":"Meier","given":"Kolja"},{"family":"Singewald","given":"Nicolas"},{"family":"Pape","given":"Hans-Christian"},{"family":"Morellini","given":"Fabio"},{"family":"Kalisch","given":"Raffael"}],"issued":{"date-parts":[["2013",6,25]]}}},{"id":"51e5RkyT/pErFjEJF","uris":["http://zotero.org/users/4631881/items/V3APZ47G",["http://zotero.org/users/4631881/items/V3APZ47G"]],"itemData":{"id":896,"type":"article-journal","title":"Impaired Contextual Modulation of Memories in PTSD: An fMRI and Psychophysiological Study of Extinction Retention and Fear Renewal","container-title":"Journal of Neuroscience","page":"13435-13443","volume":"34","issue":"40","source":"www.jneurosci.org","abstract":"Post-traumatic stress disorder (PTSD) patients display pervasive fear memories, expressed indiscriminately. Proposed mechanisms include enhanced fear learning and impaired extinction or extinction recall. Documented extinction recall deficits and failure to use safety signals could result from general failure to use contextual information, a hippocampus-dependent process. This can be probed by adding a renewal phase to standard conditioning and extinction paradigms. Human subjects with PTSD and combat controls were conditioned (skin conductance response), extinguished, and tested for extinction retention and renewal in a scanner (fMRI). Fear conditioning (light paired with shock) occurred in one context, followed by extinction in another, to create danger and safety contexts. The next day, the extinguished conditioned stimulus (CS+E) was re-presented to assess extinction recall (safety context) and fear renewal (danger context). PTSD patients showed impaired extinction recall, with increased skin conductance and heightened amygdala activity to the extinguished CS+ in the safety context. However, they also showed impaired fear renewal; in the danger context, they had less skin conductance response to CS+E and lower activity in amygdala and ventral-medial prefrontal cortex compared with combat controls. Control subjects displayed appropriate contextual modulation of memory recall, with extinction (safety) memory prevailing in the safety context, and fear memory prevailing in the danger context. PTSD patients could not use safety context to sustain suppression of extinguished fear memory, but they also less effectively used danger context to enhance fear. They did not display globally enhanced fear expression, but rather showed a globally diminished capacity to use contextual information to modulate fear expression.","DOI":"10.1523/JNEUROSCI.4287-13.2014","ISSN":"0270-6474, 1529-2401","note":"PMID: 25274821","shortTitle":"Impaired Contextual Modulation of Memories in PTSD","journalAbbreviation":"J. Neurosci.","language":"en","author":[{"family":"Garfinkel","given":"Sarah N."},{"family":"Abelson","given":"James L."},{"family":"King","given":"Anthony P."},{"family":"Sripada","given":"Rebecca K."},{"family":"Wang","given":"Xin"},{"family":"Gaines","given":"Laura M."},{"family":"Liberzon","given":"Israel"}],"issued":{"date-parts":[["2014",10,1]]}}}],"schema":"https://github.com/citation-style-language/schema/raw/master/csl-citation.json"} </w:instrText>
      </w:r>
      <w:r w:rsidRPr="00400045">
        <w:rPr>
          <w:rFonts w:ascii="Arial" w:hAnsi="Arial" w:cs="Arial"/>
          <w:sz w:val="22"/>
          <w:szCs w:val="22"/>
        </w:rPr>
        <w:fldChar w:fldCharType="separate"/>
      </w:r>
      <w:r w:rsidR="00270A65" w:rsidRPr="00400045">
        <w:rPr>
          <w:rFonts w:ascii="Arial" w:eastAsia="Times New Roman" w:hAnsi="Arial" w:cs="Arial"/>
          <w:sz w:val="22"/>
        </w:rPr>
        <w:t>(1–3)</w:t>
      </w:r>
      <w:r w:rsidRPr="00400045">
        <w:rPr>
          <w:rFonts w:ascii="Arial" w:hAnsi="Arial" w:cs="Arial"/>
          <w:sz w:val="22"/>
          <w:szCs w:val="22"/>
        </w:rPr>
        <w:fldChar w:fldCharType="end"/>
      </w:r>
      <w:r w:rsidRPr="00400045">
        <w:rPr>
          <w:rFonts w:ascii="Arial" w:hAnsi="Arial" w:cs="Arial"/>
          <w:sz w:val="22"/>
          <w:szCs w:val="22"/>
        </w:rPr>
        <w:t xml:space="preserve">. </w:t>
      </w:r>
      <w:r w:rsidR="00676CE3" w:rsidRPr="00400045">
        <w:rPr>
          <w:rFonts w:ascii="Arial" w:hAnsi="Arial" w:cs="Arial"/>
          <w:sz w:val="22"/>
          <w:szCs w:val="22"/>
        </w:rPr>
        <w:t xml:space="preserve">Skin conductance data underwent preprocessing consistent with contemporary recommendations </w:t>
      </w:r>
      <w:r w:rsidR="00676CE3" w:rsidRPr="00400045">
        <w:rPr>
          <w:rFonts w:ascii="Arial" w:hAnsi="Arial" w:cs="Arial"/>
          <w:sz w:val="22"/>
          <w:szCs w:val="22"/>
        </w:rPr>
        <w:fldChar w:fldCharType="begin"/>
      </w:r>
      <w:r w:rsidR="00BC7001" w:rsidRPr="00400045">
        <w:rPr>
          <w:rFonts w:ascii="Arial" w:hAnsi="Arial" w:cs="Arial"/>
          <w:sz w:val="22"/>
          <w:szCs w:val="22"/>
        </w:rPr>
        <w:instrText xml:space="preserve"> ADDIN ZOTERO_ITEM CSL_CITATION {"citationID":"uuu2jyZ4","properties":{"formattedCitation":"(4\\uc0\\u8211{}8,8\\uc0\\u8211{}10)","plainCitation":"(4–8,8–10)","noteIndex":0},"citationItems":[{"id":109,"uris":["http://zotero.org/users/3535314/items/BEQU6ZH3",["http://zotero.org/users/3535314/items/BEQU6ZH3"]],"itemData":{"id":109,"type":"article-journal","abstract":"Model-based analysis of skin conductance responses (SCR) can furnish less noisy estimates of sympathetic arousal (SA) than operational peak scoring approaches, as shown in previous work. Here, I compare two model-based methods for analysis of evoked (stimulus-locked) SCR, implemented in two software packages, SCRalyze and Ledalab, with respect to their sensitivity in recovering SA. Four datasets are analysed to compare predictive validity, i.e. the sensitivity to distinguish pairs of SA states that are known to be different. SCRalyze was significantly better able than Ledalab to recover this known difference in four out of five tested contrasts and comparable in the remaining one. SCRalyze performed significantly better than conventional analysis in all contrasts. I conclude that the model-based method engendered in SCRalyze is currently the best available approach to provide robust and sensitive estimates of sympathetic arousal.","container-title":"Biological Psychology","DOI":"10.1016/j.biopsycho.2014.08.006","ISSN":"1873-6246","journalAbbreviation":"Biol Psychol","language":"eng","note":"PMID: 25148785\nPMCID: PMC4266536","page":"63-68","source":"PubMed","title":"A head-to-head comparison of SCRalyze and Ledalab, two model-based methods for skin conductance analysis","volume":"103","author":[{"family":"Bach","given":"Dominik R."}],"issued":{"date-parts":[["2014",12]]}}},{"id":103,"uris":["http://zotero.org/users/3535314/items/SWGXXDCN",["http://zotero.org/users/3535314/items/SWGXXDCN"]],"itemData":{"id":103,"type":"article-journal","abstract":"Event-related skin conductance responses (SCRs) are traditionally analysed by comparing the amplitude of individual peaks against a pre-stimulus baseline. Many experimental manipulations in cognitive neuroscience dictate paradigms with short inter trial intervals, precluding accurate baseline estimation for SCR measurements. Here, we present a novel and general approach to SCR analysis, derived from methods used in neuroimaging that estimate responses using a linear convolution model. In effect, the method obviates peak-scoring and makes use of the full SCR. We demonstrate, across three experiments, that the method has face validity in analysing reactions to a loud white noise and emotional pictures, can be generalised to paradigms where the shape of the response function is unknown and can account for parametric trial-by-trial effects. We suggest our approach provides greater flexibility in analysing SCRs than existing methods.","container-title":"Journal of Neuroscience Methods","DOI":"10.1016/j.jneumeth.2009.08.005","ISSN":"1872-678X","issue":"2","journalAbbreviation":"J. Neurosci. Methods","language":"eng","note":"PMID: 19686778\nPMCID: PMC2772899","page":"224-234","source":"PubMed","title":"Time-series analysis for rapid event-related skin conductance responses","volume":"184","author":[{"family":"Bach","given":"Dominik R."},{"family":"Flandin","given":"Guillaume"},{"family":"Friston","given":"Karl J."},{"family":"Dolan","given":"Raymond J."}],"issued":{"date-parts":[["2009",11,15]]}}},{"id":107,"uris":["http://zotero.org/users/3535314/items/AGAR5W55",["http://zotero.org/users/3535314/items/AGAR5W55"]],"itemData":{"id":107,"type":"article-journal","abstract":"Analytic tools for psychophysiological signals often make implicit assumptions that are unspecified. In developing a mathematical framework for analysis of skin conductance responses [SCRs], we formalise our assumptions by positing that SCRs can be regarded as the output of a linear time-invariant filter. Here, we provide an empirical test of these assumptions. Our findings indicate that a large component of the variance in SCRs can be explained by one response function per individual. We note that baseline variance (i.e. variance in the absence of evoked responses) is higher than variance that could not be explained by a linear time-invariant model of evoked responses. Furthermore, there was no evidence for nonlinear interactions among evoked responses that depended on their temporal overlap. We develop a canonical response function and show that it can be used for signals from different recording sites. We discuss the implications of these observations for model-based analysis of SCRs.","container-title":"International Journal of Psychophysiology: Official Journal of the International Organization of Psychophysiology","DOI":"10.1016/j.ijpsycho.2010.01.005","ISSN":"1872-7697","issue":"3","journalAbbreviation":"Int J Psychophysiol","language":"eng","note":"PMID: 20093150\nPMCID: PMC2877881","page":"349-356","source":"PubMed","title":"Modelling event-related skin conductance responses","volume":"75","author":[{"family":"Bach","given":"Dominik R."},{"family":"Flandin","given":"Guillaume"},{"family":"Friston","given":"Karl J."},{"family":"Dolan","given":"Raymond J."}],"issued":{"date-parts":[["2010",3]]}}},{"id":106,"uris":["http://zotero.org/users/3535314/items/CDFSTY8Z",["http://zotero.org/users/3535314/items/CDFSTY8Z"]],"itemData":{"id":106,"type":"article-journal","abstract":"Model-based analysis of psychophysiological signals is more robust to noise - compared to standard approaches - and may furnish better predictors of psychological state, given a physiological signal. We have previously established the improved predictive validity of model-based analysis of evoked skin conductance responses to brief stimuli, relative to standard approaches. Here, we consider some technical aspects of the underlying generative model and demonstrate further improvements. Most importantly, harvesting between-subject variability in response shape can improve predictive validity, but only under constraints on plausible response forms. A further improvement is achieved by conditioning the physiological signal with high pass filtering. A general conclusion is that precise modelling of physiological time series does not markedly increase predictive validity; instead, it appears that a more constrained model and optimised data features provide better results, probably through a suppression of physiological fluctuation that is not caused by the experiment.","container-title":"Biological Psychology","DOI":"10.1016/j.biopsycho.2013.09.010","ISSN":"1873-6246","issue":"3","journalAbbreviation":"Biol Psychol","language":"eng","note":"PMID: 24063955\nPMCID: PMC3853620","page":"490-497","source":"PubMed","title":"An improved algorithm for model-based analysis of evoked skin conductance responses","volume":"94","author":[{"family":"Bach","given":"Dominik R."},{"family":"Friston","given":"Karl J."},{"family":"Dolan","given":"Raymond J."}],"issued":{"date-parts":[["2013",12]]}}},{"id":105,"uris":["http://zotero.org/users/3535314/items/U2YGYSFW",["http://zotero.org/users/3535314/items/U2YGYSFW"]],"itemData":{"id":105,"type":"article-journal","abstract":"The empirical investigation of unobservable psychological processes usually rests on operational definitions. As an alternative, we propose the use of explicit causal models. This is particularly useful in psychophysiology, where formal models can be expressed mathematically, exploiting biophysical constraints, and inverted to yield estimates of unobservable processes. In psychophysiology, recent advances have been made in causal modeling for skin conductance responses, which we discuss to exemplify the development of such models. Empirical evidence suggests that these methods have a greater validity compared to operational approaches. This review concludes by considering the theoretical implications for the field of psychophysiology and benefits for practical data analysis.","container-title":"Psychophysiology","DOI":"10.1111/j.1469-8986.2012.01483.x","ISSN":"1540-5958","issue":"1","journalAbbreviation":"Psychophysiology","language":"eng","note":"PMID: 23094650","page":"15-22","source":"PubMed","title":"Model-based analysis of skin conductance responses: Towards causal models in psychophysiology","title-short":"Model-based analysis of skin conductance responses","volume":"50","author":[{"family":"Bach","given":"Dominik R."},{"family":"Friston","given":"Karl J."}],"issued":{"date-parts":[["2013",1]]}}},{"id":105,"uris":["http://zotero.org/users/3535314/items/U2YGYSFW",["http://zotero.org/users/3535314/items/U2YGYSFW"]],"itemData":{"id":105,"type":"article-journal","abstract":"The empirical investigation of unobservable psychological processes usually rests on operational definitions. As an alternative, we propose the use of explicit causal models. This is particularly useful in psychophysiology, where formal models can be expressed mathematically, exploiting biophysical constraints, and inverted to yield estimates of unobservable processes. In psychophysiology, recent advances have been made in causal modeling for skin conductance responses, which we discuss to exemplify the development of such models. Empirical evidence suggests that these methods have a greater validity compared to operational approaches. This review concludes by considering the theoretical implications for the field of psychophysiology and benefits for practical data analysis.","container-title":"Psychophysiology","DOI":"10.1111/j.1469-8986.2012.01483.x","ISSN":"1540-5958","issue":"1","journalAbbreviation":"Psychophysiology","language":"eng","note":"PMID: 23094650","page":"15-22","source":"PubMed","title":"Model-based analysis of skin conductance responses: Towards causal models in psychophysiology","title-short":"Model-based analysis of skin conductance responses","volume":"50","author":[{"family":"Bach","given":"Dominik R."},{"family":"Friston","given":"Karl J."}],"issued":{"date-parts":[["2013",1]]}}},{"id":108,"uris":["http://zotero.org/users/3535314/items/ZU74HSDX",["http://zotero.org/users/3535314/items/ZU74HSDX"]],"itemData":{"id":108,"type":"article-journal","abstract":"Skin conductance responses (SCR) are increasingly analyzed with model-based approaches that assume a linear and time-invariant (LTI) mapping from sudomotor nerve (SN) activity to observed SCR. These LTI assumptions have previously been validated indirectly, by quantifying how much variance in SCR elicited by sensory stimulation is explained under an LTI model. This approach, however, collapses sources of variability in the nervous and effector organ systems. Here, we directly focus on the SN/SCR mapping by harnessing two invasive methods. In an intraneural recording experiment, we simultaneously track SN activity and SCR. This allows assessing the SN/SCR relationship but possibly suffers from interfering activity of non-SN sympathetic fibers. In an intraneural stimulation experiment under regional anesthesia, such influences are removed. In this stimulation experiment, about 95% of SCR variance is explained under LTI assumptions when stimulation frequency is below 0.6 Hz. At higher frequencies, nonlinearities occur. In the intraneural recording experiment, explained SCR variance is lower, possibly indicating interference from non-SN fibers, but higher than in our previous indirect tests. We conclude that LTI systems may not only be a useful approximation but in fact a rather accurate description of biophysical reality in the SN/SCR system, under conditions of low baseline activity and sporadic external stimuli. Intraneural stimulation under regional anesthesia is the most sensitive method to address this question.","container-title":"Psychophysiology","DOI":"10.1111/psyp.12986","ISSN":"1540-5958","journalAbbreviation":"Psychophysiology","language":"eng","note":"PMID: 28862764","source":"PubMed","title":"Testing a linear time invariant model for skin conductance responses by intraneural recording and stimulation","author":[{"family":"Gerster","given":"Samuel"},{"family":"Namer","given":"Barbara"},{"family":"Elam","given":"Mikael"},{"family":"Bach","given":"Dominik R."}],"issued":{"date-parts":[["2017",9,1]]}}},{"id":104,"uris":["http://zotero.org/users/3535314/items/3JQW6TNH",["http://zotero.org/users/3535314/items/3JQW6TNH"]],"itemData":{"id":104,"type":"article-journal","abstract":"Anticipatory sympathetic arousal is often inferred from skin conductance responses (SCR) and used to quantify fear learning. We have previously provided a model-based approach for this inference, based on a quantitative Psychophysiological Model (PsPM) formulated in non-linear dynamic equations. Here we seek to optimise the inversion of this PsPM. Using two independent fear conditioning datasets, we benchmark predictive validity as the sensitivity to separate the likely presence or absence of the unconditioned stimulus. Predictive validity is optimised across both datasets by (a) using a canonical form of the SCR shape (b) filtering the signal with a bi-directional band-pass filter with cut off frequencies 0.0159 and 5 Hz, (c) simultaneously inverting two trials (d) explicitly modelling skin conductance level changes between trials (e) the choice of the inversion algorithm (f) z-scoring estimates of anticipatory sympathetic arousal from each participant across trials. The original model-based method has higher predictive validity than conventional peak-scoring or an alternative model-based method (Ledalab), and benefits from constraining the model, optimised data preconditioning, and post-processing of ensuing parameters.","container-title":"Journal of Neuroscience Methods","DOI":"10.1016/j.jneumeth.2015.08.009","ISSN":"1872-678X","journalAbbreviation":"J. Neurosci. Methods","language":"eng","note":"PMID: 26291885\nPMCID: PMC4612446","page":"131-138","source":"PubMed","title":"Optimising a model-based approach to inferring fear learning from skin conductance responses","volume":"255","author":[{"family":"Staib","given":"Matthias"},{"family":"Castegnetti","given":"Giuseppe"},{"family":"Bach","given":"Dominik R."}],"issued":{"date-parts":[["2015",11,30]]}}}],"schema":"https://github.com/citation-style-language/schema/raw/master/csl-citation.json"} </w:instrText>
      </w:r>
      <w:r w:rsidR="00676CE3" w:rsidRPr="00400045">
        <w:rPr>
          <w:rFonts w:ascii="Arial" w:hAnsi="Arial" w:cs="Arial"/>
          <w:sz w:val="22"/>
          <w:szCs w:val="22"/>
        </w:rPr>
        <w:fldChar w:fldCharType="separate"/>
      </w:r>
      <w:r w:rsidR="00BC7001" w:rsidRPr="00400045">
        <w:rPr>
          <w:rFonts w:ascii="Arial" w:hAnsi="Arial" w:cs="Arial"/>
          <w:sz w:val="22"/>
        </w:rPr>
        <w:t>(4–8,8–10)</w:t>
      </w:r>
      <w:r w:rsidR="00676CE3" w:rsidRPr="00400045">
        <w:rPr>
          <w:rFonts w:ascii="Arial" w:hAnsi="Arial" w:cs="Arial"/>
          <w:sz w:val="22"/>
          <w:szCs w:val="22"/>
        </w:rPr>
        <w:fldChar w:fldCharType="end"/>
      </w:r>
      <w:r w:rsidR="00676CE3" w:rsidRPr="00400045">
        <w:rPr>
          <w:rFonts w:ascii="Arial" w:hAnsi="Arial" w:cs="Arial"/>
          <w:sz w:val="22"/>
          <w:szCs w:val="22"/>
        </w:rPr>
        <w:t xml:space="preserve">, which included, in order, 1) a 10ms median filter, 2) unidirectional butterworth filter with .0159hz and 5hz </w:t>
      </w:r>
      <w:r w:rsidR="002255D3" w:rsidRPr="00400045">
        <w:rPr>
          <w:rFonts w:ascii="Arial" w:hAnsi="Arial" w:cs="Arial"/>
          <w:sz w:val="22"/>
          <w:szCs w:val="22"/>
        </w:rPr>
        <w:t>low</w:t>
      </w:r>
      <w:r w:rsidR="00676CE3" w:rsidRPr="00400045">
        <w:rPr>
          <w:rFonts w:ascii="Arial" w:hAnsi="Arial" w:cs="Arial"/>
          <w:sz w:val="22"/>
          <w:szCs w:val="22"/>
        </w:rPr>
        <w:t xml:space="preserve"> and </w:t>
      </w:r>
      <w:r w:rsidR="002255D3" w:rsidRPr="00400045">
        <w:rPr>
          <w:rFonts w:ascii="Arial" w:hAnsi="Arial" w:cs="Arial"/>
          <w:sz w:val="22"/>
          <w:szCs w:val="22"/>
        </w:rPr>
        <w:t>high</w:t>
      </w:r>
      <w:r w:rsidR="00676CE3" w:rsidRPr="00400045">
        <w:rPr>
          <w:rFonts w:ascii="Arial" w:hAnsi="Arial" w:cs="Arial"/>
          <w:sz w:val="22"/>
          <w:szCs w:val="22"/>
        </w:rPr>
        <w:t xml:space="preserve"> pass frequencies, and 3) downsampling to 10hz. Skin conductance responses were then estimated on a trial-by-trial basis by applying the well-validated forward convolution model of skin conductance responses</w:t>
      </w:r>
      <w:r w:rsidR="007E1A05" w:rsidRPr="00400045">
        <w:rPr>
          <w:rFonts w:ascii="Arial" w:hAnsi="Arial" w:cs="Arial"/>
          <w:sz w:val="22"/>
          <w:szCs w:val="22"/>
        </w:rPr>
        <w:t xml:space="preserve"> within a GLM approach</w:t>
      </w:r>
      <w:r w:rsidR="00676CE3" w:rsidRPr="00400045">
        <w:rPr>
          <w:rFonts w:ascii="Arial" w:hAnsi="Arial" w:cs="Arial"/>
          <w:sz w:val="22"/>
          <w:szCs w:val="22"/>
        </w:rPr>
        <w:fldChar w:fldCharType="begin"/>
      </w:r>
      <w:r w:rsidR="00BC7001" w:rsidRPr="00400045">
        <w:rPr>
          <w:rFonts w:ascii="Arial" w:hAnsi="Arial" w:cs="Arial"/>
          <w:sz w:val="22"/>
          <w:szCs w:val="22"/>
        </w:rPr>
        <w:instrText xml:space="preserve"> ADDIN ZOTERO_ITEM CSL_CITATION {"citationID":"a23jierm4bt","properties":{"formattedCitation":"(6,8\\uc0\\u8211{}11)","plainCitation":"(6,8–11)","noteIndex":0},"citationItems":[{"id":107,"uris":["http://zotero.org/users/3535314/items/AGAR5W55",["http://zotero.org/users/3535314/items/AGAR5W55"]],"itemData":{"id":107,"type":"article-journal","abstract":"Analytic tools for psychophysiological signals often make implicit assumptions that are unspecified. In developing a mathematical framework for analysis of skin conductance responses [SCRs], we formalise our assumptions by positing that SCRs can be regarded as the output of a linear time-invariant filter. Here, we provide an empirical test of these assumptions. Our findings indicate that a large component of the variance in SCRs can be explained by one response function per individual. We note that baseline variance (i.e. variance in the absence of evoked responses) is higher than variance that could not be explained by a linear time-invariant model of evoked responses. Furthermore, there was no evidence for nonlinear interactions among evoked responses that depended on their temporal overlap. We develop a canonical response function and show that it can be used for signals from different recording sites. We discuss the implications of these observations for model-based analysis of SCRs.","container-title":"International Journal of Psychophysiology: Official Journal of the International Organization of Psychophysiology","DOI":"10.1016/j.ijpsycho.2010.01.005","ISSN":"1872-7697","issue":"3","journalAbbreviation":"Int J Psychophysiol","language":"eng","note":"PMID: 20093150\nPMCID: PMC2877881","page":"349-356","source":"PubMed","title":"Modelling event-related skin conductance responses","volume":"75","author":[{"family":"Bach","given":"Dominik R."},{"family":"Flandin","given":"Guillaume"},{"family":"Friston","given":"Karl J."},{"family":"Dolan","given":"Raymond J."}],"issued":{"date-parts":[["2010",3]]}}},{"id":120,"uris":["http://zotero.org/users/3535314/items/VKSQWJ4M",["http://zotero.org/users/3535314/items/VKSQWJ4M"]],"itemData":{"id":120,"type":"article-journal","abstract":"Learning to predict threat is a fundamental ability of many biological organisms, and a laboratory model for anxiety disorders. Interfering with such memories in humans would be of high clinical relevance. On the basis of studies in cell cultures and slice preparations, it is hypothesised that synaptic remodelling required for threat learning involves the extracellular enzyme matrix metalloproteinase (MMP) 9. However, in vivo evidence for this proposal is lacking. Here we investigate human Pavlovian fear conditioning under the blood-brain barrier crossing MMP inhibitor doxycyline in a pre-registered, randomised, double-blind, placebo-controlled trial. We find that recall of threat memory, measured with fear-potentiated startle 7 days after acquisition, is attenuated by ~60% in individuals who were under doxycycline during acquisition. This threat memory impairment is also reflected in increased behavioural surprise signals to the conditioned stimulus during subsequent re-learning, and already late during initial acquisition. Our findings support an emerging view that extracellular signalling pathways are crucially required for threat memory formation. Furthermore, they suggest novel pharmacological methods for primary prevention and treatment of posttraumatic stress disorder.Molecular Psychiatry advance online publication, 4 April 2017; doi:10.1038/mp.2017.65.","container-title":"Molecular Psychiatry","DOI":"10.1038/mp.2017.65","ISSN":"1476-5578","journalAbbreviation":"Mol. Psychiatry","language":"eng","note":"PMID: 28373691\nPMCID: PMC5507298","source":"PubMed","title":"Blocking human fear memory with the matrix metalloproteinase inhibitor doxycycline","author":[{"family":"Bach","given":"D. R."},{"family":"Tzovara","given":"A."},{"family":"Vunder","given":"J."}],"issued":{"date-parts":[["2017",4,4]]}}},{"id":105,"uris":["http://zotero.org/users/3535314/items/U2YGYSFW",["http://zotero.org/users/3535314/items/U2YGYSFW"]],"itemData":{"id":105,"type":"article-journal","abstract":"The empirical investigation of unobservable psychological processes usually rests on operational definitions. As an alternative, we propose the use of explicit causal models. This is particularly useful in psychophysiology, where formal models can be expressed mathematically, exploiting biophysical constraints, and inverted to yield estimates of unobservable processes. In psychophysiology, recent advances have been made in causal modeling for skin conductance responses, which we discuss to exemplify the development of such models. Empirical evidence suggests that these methods have a greater validity compared to operational approaches. This review concludes by considering the theoretical implications for the field of psychophysiology and benefits for practical data analysis.","container-title":"Psychophysiology","DOI":"10.1111/j.1469-8986.2012.01483.x","ISSN":"1540-5958","issue":"1","journalAbbreviation":"Psychophysiology","language":"eng","note":"PMID: 23094650","page":"15-22","source":"PubMed","title":"Model-based analysis of skin conductance responses: Towards causal models in psychophysiology","title-short":"Model-based analysis of skin conductance responses","volume":"50","author":[{"family":"Bach","given":"Dominik R."},{"family":"Friston","given":"Karl J."}],"issued":{"date-parts":[["2013",1]]}}},{"id":108,"uris":["http://zotero.org/users/3535314/items/ZU74HSDX",["http://zotero.org/users/3535314/items/ZU74HSDX"]],"itemData":{"id":108,"type":"article-journal","abstract":"Skin conductance responses (SCR) are increasingly analyzed with model-based approaches that assume a linear and time-invariant (LTI) mapping from sudomotor nerve (SN) activity to observed SCR. These LTI assumptions have previously been validated indirectly, by quantifying how much variance in SCR elicited by sensory stimulation is explained under an LTI model. This approach, however, collapses sources of variability in the nervous and effector organ systems. Here, we directly focus on the SN/SCR mapping by harnessing two invasive methods. In an intraneural recording experiment, we simultaneously track SN activity and SCR. This allows assessing the SN/SCR relationship but possibly suffers from interfering activity of non-SN sympathetic fibers. In an intraneural stimulation experiment under regional anesthesia, such influences are removed. In this stimulation experiment, about 95% of SCR variance is explained under LTI assumptions when stimulation frequency is below 0.6 Hz. At higher frequencies, nonlinearities occur. In the intraneural recording experiment, explained SCR variance is lower, possibly indicating interference from non-SN fibers, but higher than in our previous indirect tests. We conclude that LTI systems may not only be a useful approximation but in fact a rather accurate description of biophysical reality in the SN/SCR system, under conditions of low baseline activity and sporadic external stimuli. Intraneural stimulation under regional anesthesia is the most sensitive method to address this question.","container-title":"Psychophysiology","DOI":"10.1111/psyp.12986","ISSN":"1540-5958","journalAbbreviation":"Psychophysiology","language":"eng","note":"PMID: 28862764","source":"PubMed","title":"Testing a linear time invariant model for skin conductance responses by intraneural recording and stimulation","author":[{"family":"Gerster","given":"Samuel"},{"family":"Namer","given":"Barbara"},{"family":"Elam","given":"Mikael"},{"family":"Bach","given":"Dominik R."}],"issued":{"date-parts":[["2017",9,1]]}}},{"id":104,"uris":["http://zotero.org/users/3535314/items/3JQW6TNH",["http://zotero.org/users/3535314/items/3JQW6TNH"]],"itemData":{"id":104,"type":"article-journal","abstract":"Anticipatory sympathetic arousal is often inferred from skin conductance responses (SCR) and used to quantify fear learning. We have previously provided a model-based approach for this inference, based on a quantitative Psychophysiological Model (PsPM) formulated in non-linear dynamic equations. Here we seek to optimise the inversion of this PsPM. Using two independent fear conditioning datasets, we benchmark predictive validity as the sensitivity to separate the likely presence or absence of the unconditioned stimulus. Predictive validity is optimised across both datasets by (a) using a canonical form of the SCR shape (b) filtering the signal with a bi-directional band-pass filter with cut off frequencies 0.0159 and 5 Hz, (c) simultaneously inverting two trials (d) explicitly modelling skin conductance level changes between trials (e) the choice of the inversion algorithm (f) z-scoring estimates of anticipatory sympathetic arousal from each participant across trials. The original model-based method has higher predictive validity than conventional peak-scoring or an alternative model-based method (Ledalab), and benefits from constraining the model, optimised data preconditioning, and post-processing of ensuing parameters.","container-title":"Journal of Neuroscience Methods","DOI":"10.1016/j.jneumeth.2015.08.009","ISSN":"1872-678X","journalAbbreviation":"J. Neurosci. Methods","language":"eng","note":"PMID: 26291885\nPMCID: PMC4612446","page":"131-138","source":"PubMed","title":"Optimising a model-based approach to inferring fear learning from skin conductance responses","volume":"255","author":[{"family":"Staib","given":"Matthias"},{"family":"Castegnetti","given":"Giuseppe"},{"family":"Bach","given":"Dominik R."}],"issued":{"date-parts":[["2015",11,30]]}}}],"schema":"https://github.com/citation-style-language/schema/raw/master/csl-citation.json"} </w:instrText>
      </w:r>
      <w:r w:rsidR="00676CE3" w:rsidRPr="00400045">
        <w:rPr>
          <w:rFonts w:ascii="Arial" w:hAnsi="Arial" w:cs="Arial"/>
          <w:sz w:val="22"/>
          <w:szCs w:val="22"/>
        </w:rPr>
        <w:fldChar w:fldCharType="separate"/>
      </w:r>
      <w:r w:rsidR="00BC7001" w:rsidRPr="00400045">
        <w:rPr>
          <w:rFonts w:ascii="Arial" w:hAnsi="Arial" w:cs="Arial"/>
          <w:sz w:val="22"/>
        </w:rPr>
        <w:t>(6,8–11)</w:t>
      </w:r>
      <w:r w:rsidR="00676CE3" w:rsidRPr="00400045">
        <w:rPr>
          <w:rFonts w:ascii="Arial" w:hAnsi="Arial" w:cs="Arial"/>
          <w:sz w:val="22"/>
          <w:szCs w:val="22"/>
        </w:rPr>
        <w:fldChar w:fldCharType="end"/>
      </w:r>
      <w:r w:rsidR="00676CE3" w:rsidRPr="00400045">
        <w:rPr>
          <w:rFonts w:ascii="Arial" w:hAnsi="Arial" w:cs="Arial"/>
          <w:sz w:val="22"/>
          <w:szCs w:val="22"/>
        </w:rPr>
        <w:t>. Resulting S</w:t>
      </w:r>
      <w:r w:rsidR="008D7612" w:rsidRPr="00400045">
        <w:rPr>
          <w:rFonts w:ascii="Arial" w:hAnsi="Arial" w:cs="Arial"/>
          <w:sz w:val="22"/>
          <w:szCs w:val="22"/>
        </w:rPr>
        <w:t xml:space="preserve">CRs were normalized to each individual’s max SCR </w:t>
      </w:r>
      <w:r w:rsidR="00640AA6" w:rsidRPr="00400045">
        <w:rPr>
          <w:rFonts w:ascii="Arial" w:hAnsi="Arial" w:cs="Arial"/>
          <w:sz w:val="22"/>
          <w:szCs w:val="22"/>
        </w:rPr>
        <w:t xml:space="preserve">per day </w:t>
      </w:r>
      <w:r w:rsidR="008D7612" w:rsidRPr="00400045">
        <w:rPr>
          <w:rFonts w:ascii="Arial" w:hAnsi="Arial" w:cs="Arial"/>
          <w:sz w:val="22"/>
          <w:szCs w:val="22"/>
        </w:rPr>
        <w:t>to account for inter</w:t>
      </w:r>
      <w:r w:rsidR="00A326BB" w:rsidRPr="00400045">
        <w:rPr>
          <w:rFonts w:ascii="Arial" w:hAnsi="Arial" w:cs="Arial"/>
          <w:sz w:val="22"/>
          <w:szCs w:val="22"/>
        </w:rPr>
        <w:t>-</w:t>
      </w:r>
      <w:r w:rsidR="008D7612" w:rsidRPr="00400045">
        <w:rPr>
          <w:rFonts w:ascii="Arial" w:hAnsi="Arial" w:cs="Arial"/>
          <w:sz w:val="22"/>
          <w:szCs w:val="22"/>
        </w:rPr>
        <w:t>individual differences</w:t>
      </w:r>
      <w:r w:rsidR="001F5B6D" w:rsidRPr="00400045">
        <w:rPr>
          <w:rFonts w:ascii="Arial" w:hAnsi="Arial" w:cs="Arial"/>
          <w:sz w:val="22"/>
          <w:szCs w:val="22"/>
        </w:rPr>
        <w:t xml:space="preserve"> </w:t>
      </w:r>
      <w:r w:rsidR="00E826D5" w:rsidRPr="00400045">
        <w:rPr>
          <w:rFonts w:ascii="Arial" w:hAnsi="Arial" w:cs="Arial"/>
          <w:sz w:val="22"/>
          <w:szCs w:val="22"/>
        </w:rPr>
        <w:t xml:space="preserve">in </w:t>
      </w:r>
      <w:r w:rsidR="001F5B6D" w:rsidRPr="00400045">
        <w:rPr>
          <w:rFonts w:ascii="Arial" w:hAnsi="Arial" w:cs="Arial"/>
          <w:sz w:val="22"/>
          <w:szCs w:val="22"/>
        </w:rPr>
        <w:t>overall magnitude of SCR responding</w:t>
      </w:r>
      <w:r w:rsidR="008D7612" w:rsidRPr="00400045">
        <w:rPr>
          <w:rFonts w:ascii="Arial" w:hAnsi="Arial" w:cs="Arial"/>
          <w:sz w:val="22"/>
          <w:szCs w:val="22"/>
        </w:rPr>
        <w:t>.</w:t>
      </w:r>
      <w:r w:rsidR="00185085" w:rsidRPr="00400045">
        <w:rPr>
          <w:rFonts w:ascii="Arial" w:hAnsi="Arial" w:cs="Arial"/>
          <w:sz w:val="22"/>
          <w:szCs w:val="22"/>
        </w:rPr>
        <w:t xml:space="preserve"> </w:t>
      </w:r>
      <w:r w:rsidR="00E073C8" w:rsidRPr="00400045">
        <w:rPr>
          <w:rFonts w:ascii="Arial" w:hAnsi="Arial" w:cs="Arial"/>
          <w:sz w:val="22"/>
          <w:szCs w:val="22"/>
        </w:rPr>
        <w:t xml:space="preserve">Reinforced CS+ trials </w:t>
      </w:r>
      <w:r w:rsidR="00E826D5" w:rsidRPr="00400045">
        <w:rPr>
          <w:rFonts w:ascii="Arial" w:hAnsi="Arial" w:cs="Arial"/>
          <w:sz w:val="22"/>
          <w:szCs w:val="22"/>
        </w:rPr>
        <w:t xml:space="preserve">from Day 1 Acquisition phase blocks </w:t>
      </w:r>
      <w:r w:rsidR="00E073C8" w:rsidRPr="00400045">
        <w:rPr>
          <w:rFonts w:ascii="Arial" w:hAnsi="Arial" w:cs="Arial"/>
          <w:sz w:val="22"/>
          <w:szCs w:val="22"/>
        </w:rPr>
        <w:t xml:space="preserve">were not included in analyses to avoid any contamination of SCR responses to the stimulus with SCR responses to the shock. </w:t>
      </w:r>
    </w:p>
    <w:p w14:paraId="5E4757AB" w14:textId="77777777" w:rsidR="00E37F00" w:rsidRPr="00400045" w:rsidRDefault="00E37F00" w:rsidP="00F35A05">
      <w:pPr>
        <w:spacing w:line="480" w:lineRule="auto"/>
        <w:contextualSpacing/>
        <w:rPr>
          <w:rFonts w:ascii="Arial" w:hAnsi="Arial" w:cs="Arial"/>
          <w:b/>
          <w:sz w:val="22"/>
          <w:szCs w:val="22"/>
        </w:rPr>
      </w:pPr>
    </w:p>
    <w:p w14:paraId="71FB23F1" w14:textId="77777777" w:rsidR="00E37F00" w:rsidRPr="00400045" w:rsidRDefault="00E37F00" w:rsidP="00F35A05">
      <w:pPr>
        <w:spacing w:line="480" w:lineRule="auto"/>
        <w:contextualSpacing/>
        <w:rPr>
          <w:rFonts w:ascii="Arial" w:hAnsi="Arial" w:cs="Arial"/>
          <w:b/>
          <w:sz w:val="22"/>
          <w:szCs w:val="22"/>
        </w:rPr>
      </w:pPr>
      <w:r w:rsidRPr="00400045">
        <w:rPr>
          <w:rFonts w:ascii="Arial" w:hAnsi="Arial" w:cs="Arial"/>
          <w:b/>
          <w:sz w:val="22"/>
          <w:szCs w:val="22"/>
        </w:rPr>
        <w:t>MRI conductance acquisition and processing</w:t>
      </w:r>
    </w:p>
    <w:p w14:paraId="4A9ED92C" w14:textId="77777777" w:rsidR="005B44C8" w:rsidRPr="00400045" w:rsidRDefault="005B44C8" w:rsidP="00F35A05">
      <w:pPr>
        <w:spacing w:line="480" w:lineRule="auto"/>
        <w:ind w:firstLine="720"/>
        <w:contextualSpacing/>
        <w:rPr>
          <w:rFonts w:ascii="Arial" w:hAnsi="Arial" w:cs="Arial"/>
          <w:sz w:val="22"/>
          <w:szCs w:val="22"/>
        </w:rPr>
      </w:pPr>
      <w:r w:rsidRPr="00400045">
        <w:rPr>
          <w:rFonts w:ascii="Arial" w:hAnsi="Arial" w:cs="Arial"/>
          <w:sz w:val="22"/>
          <w:szCs w:val="22"/>
        </w:rPr>
        <w:t xml:space="preserve">At the Arkansas site, fMRI data were acquired on a Philips Achieva 3T X-series scanner using a 32-channel headcoil. T1-weighted anatomic images were acquired with a MP-RAGE sequence (matrix = 192 × 192, 160 sagittal slices, TR/TE/FA = 7.5/3.7/9°, FOV = 256, 256, 160, final resolution = 1 × 1 × 1 mm resolution). Echo planar imaging sequences were used to collect the functional images using the following sequence parameters: TR/TE/FA = 2000 ms/30 ms/90°, FOV = 240 × 240 mm, matrix = 80 × 80, 37 axial slices (parallel to AC–PC plane to minimize OFC signal artifact), slice thickness = 2.5mm, and final resolution of 3 × 3 × 3 mm. </w:t>
      </w:r>
    </w:p>
    <w:p w14:paraId="4AFE5A4E" w14:textId="77777777" w:rsidR="005B44C8" w:rsidRPr="00400045" w:rsidRDefault="005B44C8" w:rsidP="00F35A05">
      <w:pPr>
        <w:spacing w:line="480" w:lineRule="auto"/>
        <w:ind w:firstLine="720"/>
        <w:contextualSpacing/>
        <w:rPr>
          <w:rFonts w:ascii="Arial" w:hAnsi="Arial" w:cs="Arial"/>
          <w:sz w:val="22"/>
          <w:szCs w:val="22"/>
        </w:rPr>
      </w:pPr>
      <w:r w:rsidRPr="00400045">
        <w:rPr>
          <w:rFonts w:ascii="Arial" w:hAnsi="Arial" w:cs="Arial"/>
          <w:sz w:val="22"/>
          <w:szCs w:val="22"/>
        </w:rPr>
        <w:lastRenderedPageBreak/>
        <w:t xml:space="preserve">At the UW-Madison site, fMRI data were acquired on a GE MR750 3T scanner using an 8-channel headcoil. T1-weighted anatomic images were acquired with a MP-RAGE sequence (matrix = 256x256, 156 axial slices, TR/TE/FA = 8.2ms/3.2ms/12°, FOV = 25.6cm, final resolution = 1x1x1mm). EPI sequences used to collect the functional images used the following parameters: TR/TE/FA = 2000ms/ 25 ms/ 60, FOV = 24cm, matrix = 64 x 64, 40 sagittal slices, slice thickness = 4mm, original resolution was 4 x 3.75 x 3.75, and images were resampled to match the resolution of the UAMS data of 3x3x3mm. </w:t>
      </w:r>
    </w:p>
    <w:p w14:paraId="7DB70DF4" w14:textId="729F5275" w:rsidR="00BC7001" w:rsidRPr="00400045" w:rsidRDefault="001B131C" w:rsidP="00BC7001">
      <w:pPr>
        <w:spacing w:line="480" w:lineRule="auto"/>
        <w:ind w:firstLine="720"/>
        <w:contextualSpacing/>
        <w:rPr>
          <w:rFonts w:ascii="Arial" w:eastAsia="Times New Roman" w:hAnsi="Arial" w:cs="Arial"/>
          <w:sz w:val="22"/>
          <w:szCs w:val="22"/>
        </w:rPr>
      </w:pPr>
      <w:r w:rsidRPr="00400045">
        <w:rPr>
          <w:rFonts w:ascii="Arial" w:eastAsia="Times New Roman" w:hAnsi="Arial" w:cs="Arial"/>
          <w:sz w:val="22"/>
          <w:szCs w:val="22"/>
        </w:rPr>
        <w:t>Image preprocessing followed standard steps and was completed using AFNI software. In the following order, images underwent despiking, slice timing correction, deobliquing, motion correction using rigid body alignment, alignment to participant’s normalized anatomical images, spatial smoothing using a 8 mm FWHM Gaussian filter (AFNIs 3dBlurToFWHM that estimates the amount of smoothing to add to each dataset to result in the desired level of final smoothing), detrending, bandpass filtering (low frequency [.0078 Hz] for task data and low and high frequency [</w:t>
      </w:r>
      <w:r w:rsidR="002255D3" w:rsidRPr="00400045">
        <w:rPr>
          <w:rFonts w:ascii="Arial" w:eastAsia="Times New Roman" w:hAnsi="Arial" w:cs="Arial"/>
          <w:sz w:val="22"/>
          <w:szCs w:val="22"/>
        </w:rPr>
        <w:t>.01Hz - .1Hz</w:t>
      </w:r>
      <w:r w:rsidRPr="00400045">
        <w:rPr>
          <w:rFonts w:ascii="Arial" w:eastAsia="Times New Roman" w:hAnsi="Arial" w:cs="Arial"/>
          <w:sz w:val="22"/>
          <w:szCs w:val="22"/>
        </w:rPr>
        <w:t>] for resting-state data), and rescaling into percent signal change. Images were normalized using the MNI 452 template brain. We corrected for head motion related signal artifacts by using motion regressors derived from Volterra expansion, consisting of [R R</w:t>
      </w:r>
      <w:r w:rsidRPr="00400045">
        <w:rPr>
          <w:rFonts w:ascii="Arial" w:eastAsia="Times New Roman" w:hAnsi="Arial" w:cs="Arial"/>
          <w:sz w:val="22"/>
          <w:szCs w:val="22"/>
          <w:vertAlign w:val="superscript"/>
        </w:rPr>
        <w:t>2</w:t>
      </w:r>
      <w:r w:rsidRPr="00400045">
        <w:rPr>
          <w:rFonts w:ascii="Arial" w:eastAsia="Times New Roman" w:hAnsi="Arial" w:cs="Arial"/>
          <w:sz w:val="22"/>
          <w:szCs w:val="22"/>
        </w:rPr>
        <w:t xml:space="preserve"> R</w:t>
      </w:r>
      <w:r w:rsidRPr="00400045">
        <w:rPr>
          <w:rFonts w:ascii="Arial" w:eastAsia="Times New Roman" w:hAnsi="Arial" w:cs="Arial"/>
          <w:sz w:val="22"/>
          <w:szCs w:val="22"/>
          <w:vertAlign w:val="subscript"/>
        </w:rPr>
        <w:t>t-1</w:t>
      </w:r>
      <w:r w:rsidRPr="00400045">
        <w:rPr>
          <w:rFonts w:ascii="Arial" w:eastAsia="Times New Roman" w:hAnsi="Arial" w:cs="Arial"/>
          <w:sz w:val="22"/>
          <w:szCs w:val="22"/>
        </w:rPr>
        <w:t xml:space="preserve"> R</w:t>
      </w:r>
      <w:r w:rsidRPr="00400045">
        <w:rPr>
          <w:rFonts w:ascii="Arial" w:eastAsia="Times New Roman" w:hAnsi="Arial" w:cs="Arial"/>
          <w:sz w:val="22"/>
          <w:szCs w:val="22"/>
          <w:vertAlign w:val="superscript"/>
        </w:rPr>
        <w:t>2</w:t>
      </w:r>
      <w:r w:rsidRPr="00400045">
        <w:rPr>
          <w:rFonts w:ascii="Arial" w:eastAsia="Times New Roman" w:hAnsi="Arial" w:cs="Arial"/>
          <w:sz w:val="22"/>
          <w:szCs w:val="22"/>
          <w:vertAlign w:val="subscript"/>
        </w:rPr>
        <w:t>t-1</w:t>
      </w:r>
      <w:r w:rsidRPr="00400045">
        <w:rPr>
          <w:rFonts w:ascii="Arial" w:eastAsia="Times New Roman" w:hAnsi="Arial" w:cs="Arial"/>
          <w:sz w:val="22"/>
          <w:szCs w:val="22"/>
        </w:rPr>
        <w:t xml:space="preserve">], where R refers to each of the 6 motion parameters, and separate regressors for mean signal in the CSF and WM. This step was implemented directly after motion correction and normalization of the EPI images in the image preprocessing stream. Additionally, we censored TRs from the first-level GLMs based on threshold of framewise displacement (FD) &gt; 0.4. FD refers to the sum of the absolute value of temporal differences across the 6 motion parameters; thus, a cut-off of 0.4 results in censoring TRs where the participant moved, in total across the 6 parameters, more than ~0.4 mm plus the immediately following TR (to account for delayed effects of motion artifact). Additionally, we censored isolated TRs where the preceding and following TRs were censored, and we censored entire runs if more than 50% of TRs within that run were censored. This led to the removal of </w:t>
      </w:r>
      <w:r w:rsidR="00EE6E4E" w:rsidRPr="00400045">
        <w:rPr>
          <w:rFonts w:ascii="Arial" w:eastAsia="Times New Roman" w:hAnsi="Arial" w:cs="Arial"/>
          <w:sz w:val="22"/>
          <w:szCs w:val="22"/>
        </w:rPr>
        <w:t>1</w:t>
      </w:r>
      <w:r w:rsidR="001012FE" w:rsidRPr="00400045">
        <w:rPr>
          <w:rFonts w:ascii="Arial" w:eastAsia="Times New Roman" w:hAnsi="Arial" w:cs="Arial"/>
          <w:sz w:val="22"/>
          <w:szCs w:val="22"/>
        </w:rPr>
        <w:t>0</w:t>
      </w:r>
      <w:r w:rsidRPr="00400045">
        <w:rPr>
          <w:rFonts w:ascii="Arial" w:eastAsia="Times New Roman" w:hAnsi="Arial" w:cs="Arial"/>
          <w:sz w:val="22"/>
          <w:szCs w:val="22"/>
        </w:rPr>
        <w:t xml:space="preserve"> women from task analyses </w:t>
      </w:r>
      <w:r w:rsidR="00EE6E4E" w:rsidRPr="00400045">
        <w:rPr>
          <w:rFonts w:ascii="Arial" w:eastAsia="Times New Roman" w:hAnsi="Arial" w:cs="Arial"/>
          <w:sz w:val="22"/>
          <w:szCs w:val="22"/>
        </w:rPr>
        <w:t>(n=</w:t>
      </w:r>
      <w:r w:rsidR="001012FE" w:rsidRPr="00400045">
        <w:rPr>
          <w:rFonts w:ascii="Arial" w:eastAsia="Times New Roman" w:hAnsi="Arial" w:cs="Arial"/>
          <w:sz w:val="22"/>
          <w:szCs w:val="22"/>
        </w:rPr>
        <w:t>4</w:t>
      </w:r>
      <w:r w:rsidR="00EE6E4E" w:rsidRPr="00400045">
        <w:rPr>
          <w:rFonts w:ascii="Arial" w:eastAsia="Times New Roman" w:hAnsi="Arial" w:cs="Arial"/>
          <w:sz w:val="22"/>
          <w:szCs w:val="22"/>
        </w:rPr>
        <w:t xml:space="preserve"> </w:t>
      </w:r>
      <w:r w:rsidR="001012FE" w:rsidRPr="00400045">
        <w:rPr>
          <w:rFonts w:ascii="Arial" w:eastAsia="Times New Roman" w:hAnsi="Arial" w:cs="Arial"/>
          <w:sz w:val="22"/>
          <w:szCs w:val="22"/>
        </w:rPr>
        <w:t xml:space="preserve">from </w:t>
      </w:r>
      <w:r w:rsidR="00EE6E4E" w:rsidRPr="00400045">
        <w:rPr>
          <w:rFonts w:ascii="Arial" w:eastAsia="Times New Roman" w:hAnsi="Arial" w:cs="Arial"/>
          <w:sz w:val="22"/>
          <w:szCs w:val="22"/>
        </w:rPr>
        <w:lastRenderedPageBreak/>
        <w:t>placebo, n=</w:t>
      </w:r>
      <w:r w:rsidR="001012FE" w:rsidRPr="00400045">
        <w:rPr>
          <w:rFonts w:ascii="Arial" w:eastAsia="Times New Roman" w:hAnsi="Arial" w:cs="Arial"/>
          <w:sz w:val="22"/>
          <w:szCs w:val="22"/>
        </w:rPr>
        <w:t>3 from</w:t>
      </w:r>
      <w:r w:rsidR="00EE6E4E" w:rsidRPr="00400045">
        <w:rPr>
          <w:rFonts w:ascii="Arial" w:eastAsia="Times New Roman" w:hAnsi="Arial" w:cs="Arial"/>
          <w:sz w:val="22"/>
          <w:szCs w:val="22"/>
        </w:rPr>
        <w:t xml:space="preserve"> 100mg, n=</w:t>
      </w:r>
      <w:r w:rsidR="001012FE" w:rsidRPr="00400045">
        <w:rPr>
          <w:rFonts w:ascii="Arial" w:eastAsia="Times New Roman" w:hAnsi="Arial" w:cs="Arial"/>
          <w:sz w:val="22"/>
          <w:szCs w:val="22"/>
        </w:rPr>
        <w:t>3</w:t>
      </w:r>
      <w:r w:rsidR="00EE6E4E" w:rsidRPr="00400045">
        <w:rPr>
          <w:rFonts w:ascii="Arial" w:eastAsia="Times New Roman" w:hAnsi="Arial" w:cs="Arial"/>
          <w:sz w:val="22"/>
          <w:szCs w:val="22"/>
        </w:rPr>
        <w:t xml:space="preserve"> </w:t>
      </w:r>
      <w:r w:rsidR="001012FE" w:rsidRPr="00400045">
        <w:rPr>
          <w:rFonts w:ascii="Arial" w:eastAsia="Times New Roman" w:hAnsi="Arial" w:cs="Arial"/>
          <w:sz w:val="22"/>
          <w:szCs w:val="22"/>
        </w:rPr>
        <w:t xml:space="preserve">from </w:t>
      </w:r>
      <w:r w:rsidR="00EE6E4E" w:rsidRPr="00400045">
        <w:rPr>
          <w:rFonts w:ascii="Arial" w:eastAsia="Times New Roman" w:hAnsi="Arial" w:cs="Arial"/>
          <w:sz w:val="22"/>
          <w:szCs w:val="22"/>
        </w:rPr>
        <w:t xml:space="preserve">200mg) </w:t>
      </w:r>
      <w:r w:rsidRPr="00400045">
        <w:rPr>
          <w:rFonts w:ascii="Arial" w:eastAsia="Times New Roman" w:hAnsi="Arial" w:cs="Arial"/>
          <w:sz w:val="22"/>
          <w:szCs w:val="22"/>
        </w:rPr>
        <w:t xml:space="preserve">and </w:t>
      </w:r>
      <w:r w:rsidR="006278BA" w:rsidRPr="00400045">
        <w:rPr>
          <w:rFonts w:ascii="Arial" w:eastAsia="Times New Roman" w:hAnsi="Arial" w:cs="Arial"/>
          <w:sz w:val="22"/>
          <w:szCs w:val="22"/>
        </w:rPr>
        <w:t>7</w:t>
      </w:r>
      <w:r w:rsidRPr="00400045">
        <w:rPr>
          <w:rFonts w:ascii="Arial" w:eastAsia="Times New Roman" w:hAnsi="Arial" w:cs="Arial"/>
          <w:sz w:val="22"/>
          <w:szCs w:val="22"/>
        </w:rPr>
        <w:t xml:space="preserve"> women </w:t>
      </w:r>
      <w:r w:rsidR="0076354B" w:rsidRPr="00400045">
        <w:rPr>
          <w:rFonts w:ascii="Arial" w:eastAsia="Times New Roman" w:hAnsi="Arial" w:cs="Arial"/>
          <w:sz w:val="22"/>
          <w:szCs w:val="22"/>
        </w:rPr>
        <w:t>(n=</w:t>
      </w:r>
      <w:r w:rsidR="006278BA" w:rsidRPr="00400045">
        <w:rPr>
          <w:rFonts w:ascii="Arial" w:eastAsia="Times New Roman" w:hAnsi="Arial" w:cs="Arial"/>
          <w:sz w:val="22"/>
          <w:szCs w:val="22"/>
        </w:rPr>
        <w:t>1</w:t>
      </w:r>
      <w:r w:rsidR="0076354B" w:rsidRPr="00400045">
        <w:rPr>
          <w:rFonts w:ascii="Arial" w:eastAsia="Times New Roman" w:hAnsi="Arial" w:cs="Arial"/>
          <w:sz w:val="22"/>
          <w:szCs w:val="22"/>
        </w:rPr>
        <w:t xml:space="preserve"> </w:t>
      </w:r>
      <w:r w:rsidR="006278BA" w:rsidRPr="00400045">
        <w:rPr>
          <w:rFonts w:ascii="Arial" w:eastAsia="Times New Roman" w:hAnsi="Arial" w:cs="Arial"/>
          <w:sz w:val="22"/>
          <w:szCs w:val="22"/>
        </w:rPr>
        <w:t xml:space="preserve">from </w:t>
      </w:r>
      <w:r w:rsidR="0076354B" w:rsidRPr="00400045">
        <w:rPr>
          <w:rFonts w:ascii="Arial" w:eastAsia="Times New Roman" w:hAnsi="Arial" w:cs="Arial"/>
          <w:sz w:val="22"/>
          <w:szCs w:val="22"/>
        </w:rPr>
        <w:t>placebo, n=</w:t>
      </w:r>
      <w:r w:rsidR="006278BA" w:rsidRPr="00400045">
        <w:rPr>
          <w:rFonts w:ascii="Arial" w:eastAsia="Times New Roman" w:hAnsi="Arial" w:cs="Arial"/>
          <w:sz w:val="22"/>
          <w:szCs w:val="22"/>
        </w:rPr>
        <w:t>1</w:t>
      </w:r>
      <w:r w:rsidR="0076354B" w:rsidRPr="00400045">
        <w:rPr>
          <w:rFonts w:ascii="Arial" w:eastAsia="Times New Roman" w:hAnsi="Arial" w:cs="Arial"/>
          <w:sz w:val="22"/>
          <w:szCs w:val="22"/>
        </w:rPr>
        <w:t xml:space="preserve"> </w:t>
      </w:r>
      <w:r w:rsidR="006278BA" w:rsidRPr="00400045">
        <w:rPr>
          <w:rFonts w:ascii="Arial" w:eastAsia="Times New Roman" w:hAnsi="Arial" w:cs="Arial"/>
          <w:sz w:val="22"/>
          <w:szCs w:val="22"/>
        </w:rPr>
        <w:t xml:space="preserve">from </w:t>
      </w:r>
      <w:r w:rsidR="0076354B" w:rsidRPr="00400045">
        <w:rPr>
          <w:rFonts w:ascii="Arial" w:eastAsia="Times New Roman" w:hAnsi="Arial" w:cs="Arial"/>
          <w:sz w:val="22"/>
          <w:szCs w:val="22"/>
        </w:rPr>
        <w:t>100mg, n=</w:t>
      </w:r>
      <w:r w:rsidR="006278BA" w:rsidRPr="00400045">
        <w:rPr>
          <w:rFonts w:ascii="Arial" w:eastAsia="Times New Roman" w:hAnsi="Arial" w:cs="Arial"/>
          <w:sz w:val="22"/>
          <w:szCs w:val="22"/>
        </w:rPr>
        <w:t>5</w:t>
      </w:r>
      <w:r w:rsidR="0076354B" w:rsidRPr="00400045">
        <w:rPr>
          <w:rFonts w:ascii="Arial" w:eastAsia="Times New Roman" w:hAnsi="Arial" w:cs="Arial"/>
          <w:sz w:val="22"/>
          <w:szCs w:val="22"/>
        </w:rPr>
        <w:t xml:space="preserve"> </w:t>
      </w:r>
      <w:r w:rsidR="006278BA" w:rsidRPr="00400045">
        <w:rPr>
          <w:rFonts w:ascii="Arial" w:eastAsia="Times New Roman" w:hAnsi="Arial" w:cs="Arial"/>
          <w:sz w:val="22"/>
          <w:szCs w:val="22"/>
        </w:rPr>
        <w:t xml:space="preserve">from </w:t>
      </w:r>
      <w:r w:rsidR="0076354B" w:rsidRPr="00400045">
        <w:rPr>
          <w:rFonts w:ascii="Arial" w:eastAsia="Times New Roman" w:hAnsi="Arial" w:cs="Arial"/>
          <w:sz w:val="22"/>
          <w:szCs w:val="22"/>
        </w:rPr>
        <w:t xml:space="preserve">200mg) </w:t>
      </w:r>
      <w:r w:rsidRPr="00400045">
        <w:rPr>
          <w:rFonts w:ascii="Arial" w:eastAsia="Times New Roman" w:hAnsi="Arial" w:cs="Arial"/>
          <w:sz w:val="22"/>
          <w:szCs w:val="22"/>
        </w:rPr>
        <w:t xml:space="preserve">from resting-state analyses due to missing data. </w:t>
      </w:r>
    </w:p>
    <w:p w14:paraId="4F7616E2" w14:textId="77777777" w:rsidR="00BC7001" w:rsidRPr="00400045" w:rsidRDefault="00BC7001" w:rsidP="00BC7001">
      <w:pPr>
        <w:spacing w:line="480" w:lineRule="auto"/>
        <w:contextualSpacing/>
        <w:rPr>
          <w:rFonts w:ascii="Arial" w:eastAsia="Times New Roman" w:hAnsi="Arial" w:cs="Arial"/>
          <w:b/>
          <w:sz w:val="22"/>
          <w:szCs w:val="22"/>
        </w:rPr>
      </w:pPr>
    </w:p>
    <w:p w14:paraId="418DCA05" w14:textId="224E77FB" w:rsidR="00BC7001" w:rsidRPr="00400045" w:rsidRDefault="00BC7001" w:rsidP="00BC7001">
      <w:pPr>
        <w:spacing w:line="480" w:lineRule="auto"/>
        <w:contextualSpacing/>
        <w:rPr>
          <w:rFonts w:ascii="Arial" w:eastAsia="Times New Roman" w:hAnsi="Arial" w:cs="Arial"/>
          <w:b/>
          <w:sz w:val="22"/>
          <w:szCs w:val="22"/>
        </w:rPr>
      </w:pPr>
      <w:r w:rsidRPr="00400045">
        <w:rPr>
          <w:rFonts w:ascii="Arial" w:eastAsia="Times New Roman" w:hAnsi="Arial" w:cs="Arial"/>
          <w:b/>
          <w:sz w:val="22"/>
          <w:szCs w:val="22"/>
        </w:rPr>
        <w:t>Correcting for Site Differences in Imaging Data</w:t>
      </w:r>
    </w:p>
    <w:p w14:paraId="67B47B1D" w14:textId="495EDAD4" w:rsidR="00303D10" w:rsidRPr="00400045" w:rsidRDefault="00BC7001" w:rsidP="00F35A05">
      <w:pPr>
        <w:spacing w:line="480" w:lineRule="auto"/>
        <w:ind w:firstLine="720"/>
        <w:contextualSpacing/>
        <w:rPr>
          <w:rFonts w:ascii="Arial" w:eastAsia="Times New Roman" w:hAnsi="Arial" w:cs="Arial"/>
          <w:sz w:val="22"/>
          <w:szCs w:val="22"/>
        </w:rPr>
      </w:pPr>
      <w:r w:rsidRPr="00400045">
        <w:rPr>
          <w:rFonts w:ascii="Arial" w:eastAsia="Times New Roman" w:hAnsi="Arial" w:cs="Arial"/>
          <w:sz w:val="22"/>
          <w:szCs w:val="22"/>
        </w:rPr>
        <w:t xml:space="preserve">Differences between sites in trial-by-trial voxelwise beta coefficients (from the </w:t>
      </w:r>
      <w:r w:rsidR="001944B7" w:rsidRPr="00400045">
        <w:rPr>
          <w:rFonts w:ascii="Arial" w:eastAsia="Times New Roman" w:hAnsi="Arial" w:cs="Arial"/>
          <w:sz w:val="22"/>
          <w:szCs w:val="22"/>
        </w:rPr>
        <w:t xml:space="preserve">trial-by-trial least squares </w:t>
      </w:r>
      <w:r w:rsidRPr="00400045">
        <w:rPr>
          <w:rFonts w:ascii="Arial" w:eastAsia="Times New Roman" w:hAnsi="Arial" w:cs="Arial"/>
          <w:sz w:val="22"/>
          <w:szCs w:val="22"/>
        </w:rPr>
        <w:t>models</w:t>
      </w:r>
      <w:r w:rsidR="001944B7" w:rsidRPr="00400045">
        <w:rPr>
          <w:rFonts w:ascii="Arial" w:eastAsia="Times New Roman" w:hAnsi="Arial" w:cs="Arial"/>
          <w:sz w:val="22"/>
          <w:szCs w:val="22"/>
        </w:rPr>
        <w:t xml:space="preserve"> (AFNIs 3dLSS) </w:t>
      </w:r>
      <w:r w:rsidRPr="00400045">
        <w:rPr>
          <w:rFonts w:ascii="Arial" w:eastAsia="Times New Roman" w:hAnsi="Arial" w:cs="Arial"/>
          <w:sz w:val="22"/>
          <w:szCs w:val="22"/>
        </w:rPr>
        <w:t xml:space="preserve">) were corrected using combat </w:t>
      </w:r>
      <w:r w:rsidRPr="00400045">
        <w:rPr>
          <w:rFonts w:ascii="Arial" w:eastAsia="Times New Roman" w:hAnsi="Arial" w:cs="Arial"/>
          <w:sz w:val="22"/>
          <w:szCs w:val="22"/>
        </w:rPr>
        <w:fldChar w:fldCharType="begin"/>
      </w:r>
      <w:r w:rsidRPr="00400045">
        <w:rPr>
          <w:rFonts w:ascii="Arial" w:eastAsia="Times New Roman" w:hAnsi="Arial" w:cs="Arial"/>
          <w:sz w:val="22"/>
          <w:szCs w:val="22"/>
        </w:rPr>
        <w:instrText xml:space="preserve"> ADDIN ZOTERO_ITEM CSL_CITATION {"citationID":"7eNMICX2","properties":{"formattedCitation":"(12,13)","plainCitation":"(12,13)","noteIndex":0},"citationItems":[{"id":77,"uris":["http://zotero.org/users/3535314/items/A6ID6RKM"],"itemData":{"id":77,"type":"article-journal","abstract":"With the proliferation of multi-site neuroimaging studies, there is a greater need for handling non-biological variance introduced by differences in MRI scanners and acquisition protocols. Such unwanted sources of variation, which we refer to as “scanner effects”, can hinder the detection of imaging features associated with clinical covariates of interest and cause spurious findings. In this paper, we investigate scanner effects in two large multi-site studies on cortical thickness measurements across a total of 11 scanners. We propose a set of tools for visualizing and identifying scanner effects that are generalizable to other modalities. We then propose to use ComBat, a technique adopted from the genomics literature and recently applied to diffusion tensor imaging data, to combine and harmonize cortical thickness values across scanners. We show that ComBat removes unwanted sources of scan variability while simultaneously increasing the power and reproducibility of subsequent statistical analyses. We also show that ComBat is useful for combining imaging data with the goal of studying life-span trajectories in the brain.","container-title":"NeuroImage","DOI":"10.1016/j.neuroimage.2017.11.024","ISSN":"1053-8119","journalAbbreviation":"NeuroImage","language":"en","page":"104-120","source":"ScienceDirect","title":"Harmonization of cortical thickness measurements across scanners and sites","volume":"167","author":[{"family":"Fortin","given":"Jean-Philippe"},{"family":"Cullen","given":"Nicholas"},{"family":"Sheline","given":"Yvette I."},{"family":"Taylor","given":"Warren D."},{"family":"Aselcioglu","given":"Irem"},{"family":"Cook","given":"Philip A."},{"family":"Adams","given":"Phil"},{"family":"Cooper","given":"Crystal"},{"family":"Fava","given":"Maurizio"},{"family":"McGrath","given":"Patrick J."},{"family":"McInnis","given":"Melvin"},{"family":"Phillips","given":"Mary L."},{"family":"Trivedi","given":"Madhukar H."},{"family":"Weissman","given":"Myrna M."},{"family":"Shinohara","given":"Russell T."}],"issued":{"date-parts":[["2018",2,15]]}}},{"id":12256,"uris":["http://zotero.org/groups/2205867/items/M29NC82A"],"itemData":{"id":12256,"type":"article-journal","abstract":"Acquiring resting-state functional magnetic resonance imaging (fMRI) datasets at multiple MRI scanners and clinical sites can improve statistical power and generalizability of results. However, multi-site neuroimaging studies have reported considerable nonbiological variability in fMRI measurements due to different scanner manufacturers and acquisition protocols. These undesirable sources of variability may limit power to detect effects of interest and may even result in erroneous findings. Until now, there has not been an approach that removes unwanted site effects. In this study, using a relatively large multi-site (4 sites) fMRI dataset, we investigated the impact of site effects on functional connectivity and network measures estimated by widely used connectivity metrics and brain parcellations. The protocols and image acquisition of the dataset used in this study had been homogenized using identical MRI phantom acquisitions from each of the neuroimaging sites; however, intersite acquisition effects were not completely eliminated. Indeed, in this study, we found that the magnitude of site effects depended on the choice of connectivity metric and brain atlas. Therefore, to further remove site effects, we applied ComBat, a harmonization technique previously shown to eliminate site effects in multi-site diffusion tensor imaging (DTI) and cortical thickness studies. In the current work, ComBat successfully removed site effects identified in connectivity and network measures and increased the power to detect age associations when using optimal combinations of connectivity metrics and brain atlases. Our proposed ComBat harmonization approach for fMRI-derived connectivity measures facilitates reliable and efficient analysis of retrospective and prospective multi-site fMRI neuroimaging studies.","container-title":"Human Brain Mapping","DOI":"10.1002/hbm.24241","ISSN":"1097-0193","issue":"11","language":"en","note":"_eprint: https://onlinelibrary.wiley.com/doi/pdf/10.1002/hbm.24241","page":"4213-4227","source":"Wiley Online Library","title":"Statistical harmonization corrects site effects in functional connectivity measurements from multi-site fMRI data","volume":"39","author":[{"family":"Yu","given":"Meichen"},{"family":"Linn","given":"Kristin A."},{"family":"Cook","given":"Philip A."},{"family":"Phillips","given":"Mary L."},{"family":"McInnis","given":"Melvin"},{"family":"Fava","given":"Maurizio"},{"family":"Trivedi","given":"Madhukar H."},{"family":"Weissman","given":"Myrna M."},{"family":"Shinohara","given":"Russell T."},{"family":"Sheline","given":"Yvette I."}],"issued":{"date-parts":[["2018"]]}}}],"schema":"https://github.com/citation-style-language/schema/raw/master/csl-citation.json"} </w:instrText>
      </w:r>
      <w:r w:rsidRPr="00400045">
        <w:rPr>
          <w:rFonts w:ascii="Arial" w:eastAsia="Times New Roman" w:hAnsi="Arial" w:cs="Arial"/>
          <w:sz w:val="22"/>
          <w:szCs w:val="22"/>
        </w:rPr>
        <w:fldChar w:fldCharType="separate"/>
      </w:r>
      <w:r w:rsidRPr="00400045">
        <w:rPr>
          <w:rFonts w:ascii="Arial" w:hAnsi="Arial" w:cs="Arial"/>
          <w:sz w:val="22"/>
        </w:rPr>
        <w:t>(12,13)</w:t>
      </w:r>
      <w:r w:rsidRPr="00400045">
        <w:rPr>
          <w:rFonts w:ascii="Arial" w:eastAsia="Times New Roman" w:hAnsi="Arial" w:cs="Arial"/>
          <w:sz w:val="22"/>
          <w:szCs w:val="22"/>
        </w:rPr>
        <w:fldChar w:fldCharType="end"/>
      </w:r>
      <w:r w:rsidRPr="00400045">
        <w:rPr>
          <w:rFonts w:ascii="Arial" w:eastAsia="Times New Roman" w:hAnsi="Arial" w:cs="Arial"/>
          <w:sz w:val="22"/>
          <w:szCs w:val="22"/>
        </w:rPr>
        <w:t>. To ensure separation of data between model building and model testing, we conducted three sets of site corrections using combat. First, the 3dLSS trial-by-trial voxelwise betas for the US vs the no-US data were corrected for site. Second, the 3dLSS trial-by-trial voxelwise betas for each CS during Day 1 were corrected for site. Third, the 3dLSS trial-by-trial voxelwise betas for each CS during Day 2 were corrected for site.</w:t>
      </w:r>
    </w:p>
    <w:p w14:paraId="4456E525" w14:textId="77777777" w:rsidR="00B638D5" w:rsidRPr="00400045" w:rsidRDefault="00B638D5" w:rsidP="00B638D5">
      <w:pPr>
        <w:spacing w:line="480" w:lineRule="auto"/>
        <w:ind w:firstLine="720"/>
        <w:contextualSpacing/>
        <w:rPr>
          <w:rFonts w:ascii="Arial" w:eastAsia="Times New Roman" w:hAnsi="Arial" w:cs="Arial"/>
          <w:sz w:val="22"/>
          <w:szCs w:val="22"/>
        </w:rPr>
      </w:pPr>
    </w:p>
    <w:p w14:paraId="6FA5C1E5" w14:textId="77777777" w:rsidR="00EB40BE" w:rsidRPr="00400045" w:rsidRDefault="00EB40BE" w:rsidP="00EB40BE">
      <w:pPr>
        <w:spacing w:line="480" w:lineRule="auto"/>
        <w:contextualSpacing/>
        <w:rPr>
          <w:rFonts w:ascii="Arial" w:eastAsia="Times New Roman" w:hAnsi="Arial" w:cs="Arial"/>
          <w:b/>
          <w:sz w:val="22"/>
          <w:szCs w:val="22"/>
        </w:rPr>
      </w:pPr>
      <w:r w:rsidRPr="00400045">
        <w:rPr>
          <w:rFonts w:ascii="Arial" w:eastAsia="Times New Roman" w:hAnsi="Arial" w:cs="Arial"/>
          <w:b/>
          <w:sz w:val="22"/>
          <w:szCs w:val="22"/>
        </w:rPr>
        <w:t>Randomization Implementation</w:t>
      </w:r>
    </w:p>
    <w:p w14:paraId="450C6E05" w14:textId="328E7CE7" w:rsidR="00EB40BE" w:rsidRPr="00400045" w:rsidRDefault="00EB40BE" w:rsidP="00EB40BE">
      <w:pPr>
        <w:spacing w:line="480" w:lineRule="auto"/>
        <w:contextualSpacing/>
        <w:rPr>
          <w:rFonts w:ascii="Arial" w:eastAsia="Times New Roman" w:hAnsi="Arial" w:cs="Arial"/>
          <w:sz w:val="22"/>
          <w:szCs w:val="22"/>
        </w:rPr>
      </w:pPr>
      <w:r w:rsidRPr="00400045">
        <w:rPr>
          <w:rFonts w:ascii="Arial" w:eastAsia="Times New Roman" w:hAnsi="Arial" w:cs="Arial"/>
          <w:b/>
          <w:sz w:val="22"/>
          <w:szCs w:val="22"/>
        </w:rPr>
        <w:tab/>
      </w:r>
      <w:r w:rsidRPr="00400045">
        <w:rPr>
          <w:rFonts w:ascii="Arial" w:eastAsia="Times New Roman" w:hAnsi="Arial" w:cs="Arial"/>
          <w:sz w:val="22"/>
          <w:szCs w:val="22"/>
        </w:rPr>
        <w:t>Blocked and stratified randomization sequences were generated using custom code in Matlab. The randomization sequence</w:t>
      </w:r>
      <w:r w:rsidR="002F34BA" w:rsidRPr="00400045">
        <w:rPr>
          <w:rFonts w:ascii="Arial" w:eastAsia="Times New Roman" w:hAnsi="Arial" w:cs="Arial"/>
          <w:sz w:val="22"/>
          <w:szCs w:val="22"/>
        </w:rPr>
        <w:t xml:space="preserve"> and blind</w:t>
      </w:r>
      <w:r w:rsidRPr="00400045">
        <w:rPr>
          <w:rFonts w:ascii="Arial" w:eastAsia="Times New Roman" w:hAnsi="Arial" w:cs="Arial"/>
          <w:sz w:val="22"/>
          <w:szCs w:val="22"/>
        </w:rPr>
        <w:t xml:space="preserve"> was maintained by an independent pharmaceutical research center. </w:t>
      </w:r>
      <w:r w:rsidRPr="00400045">
        <w:rPr>
          <w:rFonts w:ascii="Arial" w:eastAsia="Times New Roman" w:hAnsi="Arial" w:cs="Arial"/>
          <w:sz w:val="22"/>
          <w:szCs w:val="22"/>
          <w:lang w:val="en-GB"/>
        </w:rPr>
        <w:t>Placebo and L-DOPA were in capsule form and identical in appearance. Pills were prepacked in bottles by the independent pharmaceutical research center, and consecutively numbered for each woman according to the randomization schedule</w:t>
      </w:r>
      <w:r w:rsidR="002F34BA" w:rsidRPr="00400045">
        <w:rPr>
          <w:rFonts w:ascii="Arial" w:eastAsia="Times New Roman" w:hAnsi="Arial" w:cs="Arial"/>
          <w:sz w:val="22"/>
          <w:szCs w:val="22"/>
          <w:lang w:val="en-GB"/>
        </w:rPr>
        <w:t xml:space="preserve">. Both participants and research staff were blind to drug allocation. Study enrolment occurred between April 2016 and May 2018 and ended after the targeted sample size was achieved. </w:t>
      </w:r>
      <w:r w:rsidR="005F425C" w:rsidRPr="00400045">
        <w:rPr>
          <w:rFonts w:ascii="Arial" w:eastAsia="Times New Roman" w:hAnsi="Arial" w:cs="Arial"/>
          <w:sz w:val="22"/>
          <w:szCs w:val="22"/>
          <w:lang w:val="en-GB"/>
        </w:rPr>
        <w:t>The study protocol can accessed by contacting the corresponding author.</w:t>
      </w:r>
    </w:p>
    <w:p w14:paraId="08E58B2A" w14:textId="35658AD7" w:rsidR="00807600" w:rsidRPr="00400045" w:rsidRDefault="00807600" w:rsidP="00807600">
      <w:pPr>
        <w:spacing w:line="480" w:lineRule="auto"/>
        <w:contextualSpacing/>
        <w:rPr>
          <w:rFonts w:ascii="Arial" w:eastAsia="Times New Roman" w:hAnsi="Arial" w:cs="Arial"/>
          <w:sz w:val="22"/>
          <w:szCs w:val="22"/>
        </w:rPr>
      </w:pPr>
    </w:p>
    <w:p w14:paraId="1A35D7EE" w14:textId="50A9A639" w:rsidR="0061349D" w:rsidRPr="00400045" w:rsidRDefault="0061349D" w:rsidP="00F35A05">
      <w:pPr>
        <w:spacing w:line="480" w:lineRule="auto"/>
        <w:contextualSpacing/>
        <w:rPr>
          <w:rFonts w:ascii="Arial" w:hAnsi="Arial" w:cs="Arial"/>
          <w:sz w:val="22"/>
          <w:szCs w:val="22"/>
        </w:rPr>
      </w:pPr>
    </w:p>
    <w:p w14:paraId="1EA97617" w14:textId="77777777" w:rsidR="0061349D" w:rsidRPr="00400045" w:rsidRDefault="0061349D" w:rsidP="00F35A05">
      <w:pPr>
        <w:spacing w:line="480" w:lineRule="auto"/>
        <w:contextualSpacing/>
        <w:rPr>
          <w:rFonts w:ascii="Arial" w:hAnsi="Arial" w:cs="Arial"/>
          <w:sz w:val="22"/>
          <w:szCs w:val="22"/>
        </w:rPr>
      </w:pPr>
    </w:p>
    <w:p w14:paraId="085B67BB" w14:textId="77777777" w:rsidR="00D302E8" w:rsidRPr="00400045" w:rsidRDefault="00D302E8" w:rsidP="00F35A05">
      <w:pPr>
        <w:spacing w:line="480" w:lineRule="auto"/>
        <w:contextualSpacing/>
        <w:rPr>
          <w:rFonts w:ascii="Arial" w:hAnsi="Arial" w:cs="Arial"/>
          <w:sz w:val="22"/>
          <w:szCs w:val="22"/>
        </w:rPr>
      </w:pPr>
    </w:p>
    <w:p w14:paraId="6762C5D5" w14:textId="3C1116E9" w:rsidR="002F12A5" w:rsidRPr="00400045" w:rsidRDefault="00A807B6" w:rsidP="001020CB">
      <w:pPr>
        <w:contextualSpacing/>
        <w:rPr>
          <w:rFonts w:ascii="Arial" w:hAnsi="Arial" w:cs="Arial"/>
          <w:sz w:val="22"/>
          <w:szCs w:val="22"/>
        </w:rPr>
      </w:pPr>
      <w:r w:rsidRPr="00400045">
        <w:rPr>
          <w:rFonts w:ascii="Arial" w:hAnsi="Arial" w:cs="Arial"/>
          <w:sz w:val="22"/>
          <w:szCs w:val="22"/>
        </w:rPr>
        <w:lastRenderedPageBreak/>
        <w:t>Supplemental Table 1. Birth control</w:t>
      </w:r>
      <w:r w:rsidR="000840B7" w:rsidRPr="00400045">
        <w:rPr>
          <w:rFonts w:ascii="Arial" w:hAnsi="Arial" w:cs="Arial"/>
          <w:sz w:val="22"/>
          <w:szCs w:val="22"/>
        </w:rPr>
        <w:t>, estrogen levels</w:t>
      </w:r>
      <w:r w:rsidRPr="00400045">
        <w:rPr>
          <w:rFonts w:ascii="Arial" w:hAnsi="Arial" w:cs="Arial"/>
          <w:sz w:val="22"/>
          <w:szCs w:val="22"/>
        </w:rPr>
        <w:t>, smoking status, and psychiatric medicatio</w:t>
      </w:r>
      <w:r w:rsidR="001020CB" w:rsidRPr="00400045">
        <w:rPr>
          <w:rFonts w:ascii="Arial" w:hAnsi="Arial" w:cs="Arial"/>
          <w:sz w:val="22"/>
          <w:szCs w:val="22"/>
        </w:rPr>
        <w:t>n usage across the drug groups</w:t>
      </w:r>
      <w:r w:rsidR="00975614" w:rsidRPr="00400045">
        <w:rPr>
          <w:rFonts w:ascii="Arial" w:hAnsi="Arial" w:cs="Arial"/>
          <w:sz w:val="22"/>
          <w:szCs w:val="22"/>
        </w:rPr>
        <w:t xml:space="preserve"> among all randomized participants</w:t>
      </w:r>
      <w:r w:rsidR="001020CB" w:rsidRPr="00400045">
        <w:rPr>
          <w:rFonts w:ascii="Arial" w:hAnsi="Arial" w:cs="Arial"/>
          <w:sz w:val="22"/>
          <w:szCs w:val="22"/>
        </w:rPr>
        <w:t>.</w:t>
      </w:r>
    </w:p>
    <w:tbl>
      <w:tblPr>
        <w:tblpPr w:leftFromText="180" w:rightFromText="180" w:vertAnchor="text" w:horzAnchor="margin" w:tblpY="138"/>
        <w:tblW w:w="9824" w:type="dxa"/>
        <w:tblBorders>
          <w:top w:val="single" w:sz="4" w:space="0" w:color="7F7F7F"/>
          <w:bottom w:val="single" w:sz="4" w:space="0" w:color="7F7F7F"/>
        </w:tblBorders>
        <w:tblLook w:val="04A0" w:firstRow="1" w:lastRow="0" w:firstColumn="1" w:lastColumn="0" w:noHBand="0" w:noVBand="1"/>
      </w:tblPr>
      <w:tblGrid>
        <w:gridCol w:w="3348"/>
        <w:gridCol w:w="1440"/>
        <w:gridCol w:w="1620"/>
        <w:gridCol w:w="1350"/>
        <w:gridCol w:w="2066"/>
      </w:tblGrid>
      <w:tr w:rsidR="00DD6DA7" w:rsidRPr="00400045" w14:paraId="250C39BD" w14:textId="77777777" w:rsidTr="00084652">
        <w:trPr>
          <w:trHeight w:val="350"/>
        </w:trPr>
        <w:tc>
          <w:tcPr>
            <w:tcW w:w="3348" w:type="dxa"/>
            <w:tcBorders>
              <w:bottom w:val="single" w:sz="4" w:space="0" w:color="7F7F7F"/>
            </w:tcBorders>
            <w:shd w:val="clear" w:color="auto" w:fill="auto"/>
            <w:vAlign w:val="center"/>
          </w:tcPr>
          <w:p w14:paraId="534C59E3" w14:textId="77777777" w:rsidR="00BE465F" w:rsidRPr="00400045" w:rsidRDefault="00BE465F" w:rsidP="00084652">
            <w:pPr>
              <w:rPr>
                <w:rFonts w:ascii="Arial" w:hAnsi="Arial" w:cs="Arial"/>
                <w:bCs/>
                <w:sz w:val="22"/>
                <w:szCs w:val="22"/>
              </w:rPr>
            </w:pPr>
            <w:r w:rsidRPr="00400045">
              <w:rPr>
                <w:rFonts w:ascii="Arial" w:hAnsi="Arial" w:cs="Arial"/>
                <w:b/>
                <w:bCs/>
                <w:sz w:val="22"/>
                <w:szCs w:val="22"/>
              </w:rPr>
              <w:t>Variable</w:t>
            </w:r>
          </w:p>
        </w:tc>
        <w:tc>
          <w:tcPr>
            <w:tcW w:w="1440" w:type="dxa"/>
            <w:tcBorders>
              <w:bottom w:val="single" w:sz="4" w:space="0" w:color="7F7F7F"/>
            </w:tcBorders>
            <w:shd w:val="clear" w:color="auto" w:fill="auto"/>
            <w:vAlign w:val="center"/>
          </w:tcPr>
          <w:p w14:paraId="33214DAE" w14:textId="77777777" w:rsidR="00BE465F" w:rsidRPr="00400045" w:rsidRDefault="00BE465F" w:rsidP="00084652">
            <w:pPr>
              <w:rPr>
                <w:rFonts w:ascii="Arial" w:hAnsi="Arial" w:cs="Arial"/>
                <w:bCs/>
                <w:sz w:val="22"/>
                <w:szCs w:val="22"/>
              </w:rPr>
            </w:pPr>
            <w:r w:rsidRPr="00400045">
              <w:rPr>
                <w:rFonts w:ascii="Arial" w:hAnsi="Arial" w:cs="Arial"/>
                <w:b/>
                <w:bCs/>
                <w:sz w:val="22"/>
                <w:szCs w:val="22"/>
              </w:rPr>
              <w:t>Placebo (a)</w:t>
            </w:r>
          </w:p>
          <w:p w14:paraId="1FADDB7D" w14:textId="77777777" w:rsidR="00BE465F" w:rsidRPr="00400045" w:rsidRDefault="00480B14" w:rsidP="00084652">
            <w:pPr>
              <w:rPr>
                <w:rFonts w:ascii="Arial" w:hAnsi="Arial" w:cs="Arial"/>
                <w:b/>
                <w:bCs/>
                <w:sz w:val="22"/>
                <w:szCs w:val="22"/>
              </w:rPr>
            </w:pPr>
            <w:r w:rsidRPr="00400045">
              <w:rPr>
                <w:rFonts w:ascii="Arial" w:hAnsi="Arial" w:cs="Arial"/>
                <w:b/>
                <w:bCs/>
                <w:sz w:val="22"/>
                <w:szCs w:val="22"/>
              </w:rPr>
              <w:t xml:space="preserve">   </w:t>
            </w:r>
            <w:r w:rsidR="00BE465F" w:rsidRPr="00400045">
              <w:rPr>
                <w:rFonts w:ascii="Arial" w:hAnsi="Arial" w:cs="Arial"/>
                <w:b/>
                <w:bCs/>
                <w:sz w:val="22"/>
                <w:szCs w:val="22"/>
              </w:rPr>
              <w:t>N=34</w:t>
            </w:r>
          </w:p>
        </w:tc>
        <w:tc>
          <w:tcPr>
            <w:tcW w:w="1620" w:type="dxa"/>
            <w:tcBorders>
              <w:bottom w:val="single" w:sz="4" w:space="0" w:color="7F7F7F"/>
            </w:tcBorders>
            <w:shd w:val="clear" w:color="auto" w:fill="auto"/>
            <w:vAlign w:val="center"/>
          </w:tcPr>
          <w:p w14:paraId="6BCA04A1" w14:textId="77777777" w:rsidR="00BE465F" w:rsidRPr="00400045" w:rsidRDefault="00BE465F" w:rsidP="00084652">
            <w:pPr>
              <w:rPr>
                <w:rFonts w:ascii="Arial" w:hAnsi="Arial" w:cs="Arial"/>
                <w:bCs/>
                <w:sz w:val="22"/>
                <w:szCs w:val="22"/>
              </w:rPr>
            </w:pPr>
            <w:r w:rsidRPr="00400045">
              <w:rPr>
                <w:rFonts w:ascii="Arial" w:hAnsi="Arial" w:cs="Arial"/>
                <w:b/>
                <w:bCs/>
                <w:sz w:val="22"/>
                <w:szCs w:val="22"/>
              </w:rPr>
              <w:t>100mg (b)</w:t>
            </w:r>
          </w:p>
          <w:p w14:paraId="4020737F" w14:textId="77777777" w:rsidR="00BE465F" w:rsidRPr="00400045" w:rsidRDefault="00480B14" w:rsidP="00084652">
            <w:pPr>
              <w:rPr>
                <w:rFonts w:ascii="Arial" w:hAnsi="Arial" w:cs="Arial"/>
                <w:b/>
                <w:bCs/>
                <w:sz w:val="22"/>
                <w:szCs w:val="22"/>
              </w:rPr>
            </w:pPr>
            <w:r w:rsidRPr="00400045">
              <w:rPr>
                <w:rFonts w:ascii="Arial" w:hAnsi="Arial" w:cs="Arial"/>
                <w:b/>
                <w:bCs/>
                <w:sz w:val="22"/>
                <w:szCs w:val="22"/>
              </w:rPr>
              <w:t xml:space="preserve">   </w:t>
            </w:r>
            <w:r w:rsidR="00BE465F" w:rsidRPr="00400045">
              <w:rPr>
                <w:rFonts w:ascii="Arial" w:hAnsi="Arial" w:cs="Arial"/>
                <w:b/>
                <w:bCs/>
                <w:sz w:val="22"/>
                <w:szCs w:val="22"/>
              </w:rPr>
              <w:t>N=28</w:t>
            </w:r>
          </w:p>
        </w:tc>
        <w:tc>
          <w:tcPr>
            <w:tcW w:w="1350" w:type="dxa"/>
            <w:tcBorders>
              <w:bottom w:val="single" w:sz="4" w:space="0" w:color="7F7F7F"/>
            </w:tcBorders>
            <w:shd w:val="clear" w:color="auto" w:fill="auto"/>
            <w:vAlign w:val="center"/>
          </w:tcPr>
          <w:p w14:paraId="37FBB544" w14:textId="77777777" w:rsidR="00BE465F" w:rsidRPr="00400045" w:rsidRDefault="00BE465F" w:rsidP="00084652">
            <w:pPr>
              <w:rPr>
                <w:rFonts w:ascii="Arial" w:hAnsi="Arial" w:cs="Arial"/>
                <w:bCs/>
                <w:sz w:val="22"/>
                <w:szCs w:val="22"/>
              </w:rPr>
            </w:pPr>
            <w:r w:rsidRPr="00400045">
              <w:rPr>
                <w:rFonts w:ascii="Arial" w:hAnsi="Arial" w:cs="Arial"/>
                <w:b/>
                <w:bCs/>
                <w:sz w:val="22"/>
                <w:szCs w:val="22"/>
              </w:rPr>
              <w:t>200mg (c)</w:t>
            </w:r>
          </w:p>
          <w:p w14:paraId="4E65BB48" w14:textId="77777777" w:rsidR="00BE465F" w:rsidRPr="00400045" w:rsidRDefault="00480B14" w:rsidP="00084652">
            <w:pPr>
              <w:rPr>
                <w:rFonts w:ascii="Arial" w:hAnsi="Arial" w:cs="Arial"/>
                <w:b/>
                <w:bCs/>
                <w:sz w:val="22"/>
                <w:szCs w:val="22"/>
              </w:rPr>
            </w:pPr>
            <w:r w:rsidRPr="00400045">
              <w:rPr>
                <w:rFonts w:ascii="Arial" w:hAnsi="Arial" w:cs="Arial"/>
                <w:b/>
                <w:bCs/>
                <w:sz w:val="22"/>
                <w:szCs w:val="22"/>
              </w:rPr>
              <w:t xml:space="preserve">   </w:t>
            </w:r>
            <w:r w:rsidR="00BE465F" w:rsidRPr="00400045">
              <w:rPr>
                <w:rFonts w:ascii="Arial" w:hAnsi="Arial" w:cs="Arial"/>
                <w:b/>
                <w:bCs/>
                <w:sz w:val="22"/>
                <w:szCs w:val="22"/>
              </w:rPr>
              <w:t>N=29</w:t>
            </w:r>
          </w:p>
        </w:tc>
        <w:tc>
          <w:tcPr>
            <w:tcW w:w="2066" w:type="dxa"/>
            <w:tcBorders>
              <w:bottom w:val="single" w:sz="4" w:space="0" w:color="7F7F7F"/>
            </w:tcBorders>
            <w:shd w:val="clear" w:color="auto" w:fill="auto"/>
            <w:vAlign w:val="center"/>
          </w:tcPr>
          <w:p w14:paraId="2FCEA13C" w14:textId="77777777" w:rsidR="00BE465F" w:rsidRPr="00400045" w:rsidRDefault="00BE465F" w:rsidP="00084652">
            <w:pPr>
              <w:jc w:val="center"/>
              <w:rPr>
                <w:rFonts w:ascii="Arial" w:hAnsi="Arial" w:cs="Arial"/>
                <w:bCs/>
                <w:sz w:val="22"/>
                <w:szCs w:val="22"/>
              </w:rPr>
            </w:pPr>
            <w:r w:rsidRPr="00400045">
              <w:rPr>
                <w:rFonts w:ascii="Arial" w:hAnsi="Arial" w:cs="Arial"/>
                <w:b/>
                <w:bCs/>
                <w:i/>
                <w:sz w:val="22"/>
                <w:szCs w:val="22"/>
              </w:rPr>
              <w:t>p</w:t>
            </w:r>
            <w:r w:rsidRPr="00400045">
              <w:rPr>
                <w:rFonts w:ascii="Arial" w:hAnsi="Arial" w:cs="Arial"/>
                <w:b/>
                <w:bCs/>
                <w:sz w:val="22"/>
                <w:szCs w:val="22"/>
              </w:rPr>
              <w:t xml:space="preserve"> values</w:t>
            </w:r>
          </w:p>
        </w:tc>
      </w:tr>
      <w:tr w:rsidR="00DD6DA7" w:rsidRPr="00400045" w14:paraId="116144B7" w14:textId="77777777" w:rsidTr="00084652">
        <w:trPr>
          <w:trHeight w:val="290"/>
        </w:trPr>
        <w:tc>
          <w:tcPr>
            <w:tcW w:w="3348" w:type="dxa"/>
            <w:tcBorders>
              <w:top w:val="single" w:sz="4" w:space="0" w:color="7F7F7F"/>
              <w:bottom w:val="single" w:sz="4" w:space="0" w:color="7F7F7F"/>
            </w:tcBorders>
            <w:shd w:val="clear" w:color="auto" w:fill="auto"/>
          </w:tcPr>
          <w:p w14:paraId="610FD150" w14:textId="77777777" w:rsidR="00BE465F" w:rsidRPr="00400045" w:rsidRDefault="00BE465F" w:rsidP="00084652">
            <w:pPr>
              <w:rPr>
                <w:rFonts w:ascii="Arial" w:hAnsi="Arial" w:cs="Arial"/>
                <w:b/>
                <w:bCs/>
                <w:sz w:val="22"/>
                <w:szCs w:val="22"/>
              </w:rPr>
            </w:pPr>
            <w:r w:rsidRPr="00400045">
              <w:rPr>
                <w:rFonts w:ascii="Arial" w:hAnsi="Arial" w:cs="Arial"/>
                <w:b/>
                <w:bCs/>
                <w:sz w:val="22"/>
                <w:szCs w:val="22"/>
              </w:rPr>
              <w:t>Birth control (%)</w:t>
            </w:r>
          </w:p>
        </w:tc>
        <w:tc>
          <w:tcPr>
            <w:tcW w:w="1440" w:type="dxa"/>
            <w:tcBorders>
              <w:top w:val="single" w:sz="4" w:space="0" w:color="7F7F7F"/>
              <w:bottom w:val="single" w:sz="4" w:space="0" w:color="7F7F7F"/>
            </w:tcBorders>
            <w:shd w:val="clear" w:color="auto" w:fill="auto"/>
            <w:vAlign w:val="center"/>
          </w:tcPr>
          <w:p w14:paraId="36DDD91B" w14:textId="77777777" w:rsidR="00BE465F" w:rsidRPr="00400045" w:rsidRDefault="00BE465F" w:rsidP="00084652">
            <w:pPr>
              <w:rPr>
                <w:rFonts w:ascii="Arial" w:hAnsi="Arial" w:cs="Arial"/>
                <w:sz w:val="22"/>
                <w:szCs w:val="22"/>
              </w:rPr>
            </w:pPr>
            <w:r w:rsidRPr="00400045">
              <w:rPr>
                <w:rFonts w:ascii="Arial" w:hAnsi="Arial" w:cs="Arial"/>
                <w:sz w:val="22"/>
                <w:szCs w:val="22"/>
              </w:rPr>
              <w:t xml:space="preserve">   50.0</w:t>
            </w:r>
          </w:p>
        </w:tc>
        <w:tc>
          <w:tcPr>
            <w:tcW w:w="1620" w:type="dxa"/>
            <w:tcBorders>
              <w:top w:val="single" w:sz="4" w:space="0" w:color="7F7F7F"/>
              <w:bottom w:val="single" w:sz="4" w:space="0" w:color="7F7F7F"/>
            </w:tcBorders>
            <w:shd w:val="clear" w:color="auto" w:fill="auto"/>
            <w:vAlign w:val="center"/>
          </w:tcPr>
          <w:p w14:paraId="77DEC1FD" w14:textId="77777777" w:rsidR="00BE465F" w:rsidRPr="00400045" w:rsidRDefault="00BE465F" w:rsidP="00084652">
            <w:pPr>
              <w:rPr>
                <w:rFonts w:ascii="Arial" w:hAnsi="Arial" w:cs="Arial"/>
                <w:sz w:val="22"/>
                <w:szCs w:val="22"/>
              </w:rPr>
            </w:pPr>
            <w:r w:rsidRPr="00400045">
              <w:rPr>
                <w:rFonts w:ascii="Arial" w:hAnsi="Arial" w:cs="Arial"/>
                <w:sz w:val="22"/>
                <w:szCs w:val="22"/>
              </w:rPr>
              <w:t xml:space="preserve">   53.6</w:t>
            </w:r>
          </w:p>
        </w:tc>
        <w:tc>
          <w:tcPr>
            <w:tcW w:w="1350" w:type="dxa"/>
            <w:tcBorders>
              <w:top w:val="single" w:sz="4" w:space="0" w:color="7F7F7F"/>
              <w:bottom w:val="single" w:sz="4" w:space="0" w:color="7F7F7F"/>
            </w:tcBorders>
            <w:shd w:val="clear" w:color="auto" w:fill="auto"/>
            <w:vAlign w:val="center"/>
          </w:tcPr>
          <w:p w14:paraId="37C4F74E" w14:textId="77777777" w:rsidR="00BE465F" w:rsidRPr="00400045" w:rsidRDefault="00BE465F" w:rsidP="00084652">
            <w:pPr>
              <w:rPr>
                <w:rFonts w:ascii="Arial" w:hAnsi="Arial" w:cs="Arial"/>
                <w:sz w:val="22"/>
                <w:szCs w:val="22"/>
              </w:rPr>
            </w:pPr>
            <w:r w:rsidRPr="00400045">
              <w:rPr>
                <w:rFonts w:ascii="Arial" w:hAnsi="Arial" w:cs="Arial"/>
                <w:sz w:val="22"/>
                <w:szCs w:val="22"/>
              </w:rPr>
              <w:t xml:space="preserve">   48.3</w:t>
            </w:r>
          </w:p>
        </w:tc>
        <w:tc>
          <w:tcPr>
            <w:tcW w:w="2066" w:type="dxa"/>
            <w:tcBorders>
              <w:top w:val="single" w:sz="4" w:space="0" w:color="7F7F7F"/>
              <w:bottom w:val="single" w:sz="4" w:space="0" w:color="7F7F7F"/>
            </w:tcBorders>
            <w:shd w:val="clear" w:color="auto" w:fill="auto"/>
            <w:vAlign w:val="center"/>
          </w:tcPr>
          <w:p w14:paraId="1A50307F" w14:textId="77777777" w:rsidR="00BE465F" w:rsidRPr="00400045" w:rsidRDefault="00BE465F" w:rsidP="00084652">
            <w:pPr>
              <w:jc w:val="center"/>
              <w:rPr>
                <w:rFonts w:ascii="Arial" w:hAnsi="Arial" w:cs="Arial"/>
                <w:sz w:val="22"/>
                <w:szCs w:val="22"/>
              </w:rPr>
            </w:pPr>
            <w:r w:rsidRPr="00400045">
              <w:rPr>
                <w:rFonts w:ascii="Arial" w:hAnsi="Arial" w:cs="Arial"/>
                <w:sz w:val="22"/>
                <w:szCs w:val="22"/>
              </w:rPr>
              <w:t>p(abc) = 0.920</w:t>
            </w:r>
          </w:p>
        </w:tc>
      </w:tr>
      <w:tr w:rsidR="00DD6DA7" w:rsidRPr="00400045" w14:paraId="6719606F" w14:textId="77777777" w:rsidTr="00084652">
        <w:trPr>
          <w:trHeight w:val="290"/>
        </w:trPr>
        <w:tc>
          <w:tcPr>
            <w:tcW w:w="3348" w:type="dxa"/>
            <w:shd w:val="clear" w:color="auto" w:fill="auto"/>
            <w:vAlign w:val="center"/>
          </w:tcPr>
          <w:p w14:paraId="5B95EC62" w14:textId="77777777" w:rsidR="002109FA" w:rsidRPr="00400045" w:rsidRDefault="002109FA" w:rsidP="00084652">
            <w:pPr>
              <w:rPr>
                <w:rFonts w:ascii="Arial" w:hAnsi="Arial" w:cs="Arial"/>
                <w:b/>
                <w:bCs/>
                <w:sz w:val="22"/>
                <w:szCs w:val="22"/>
              </w:rPr>
            </w:pPr>
            <w:r w:rsidRPr="00400045">
              <w:rPr>
                <w:rFonts w:ascii="Arial" w:hAnsi="Arial" w:cs="Arial"/>
                <w:b/>
                <w:bCs/>
                <w:sz w:val="22"/>
                <w:szCs w:val="22"/>
              </w:rPr>
              <w:t>Estradiol concentration</w:t>
            </w:r>
            <w:r w:rsidR="009A6359" w:rsidRPr="00400045">
              <w:rPr>
                <w:rFonts w:ascii="Arial" w:hAnsi="Arial" w:cs="Arial"/>
                <w:b/>
                <w:bCs/>
                <w:sz w:val="22"/>
                <w:szCs w:val="22"/>
              </w:rPr>
              <w:t>*</w:t>
            </w:r>
            <w:r w:rsidRPr="00400045">
              <w:rPr>
                <w:rFonts w:ascii="Arial" w:hAnsi="Arial" w:cs="Arial"/>
                <w:b/>
                <w:bCs/>
                <w:sz w:val="22"/>
                <w:szCs w:val="22"/>
              </w:rPr>
              <w:t xml:space="preserve"> (</w:t>
            </w:r>
            <w:r w:rsidR="00A75D2B" w:rsidRPr="00400045">
              <w:rPr>
                <w:rFonts w:ascii="Arial" w:hAnsi="Arial" w:cs="Arial"/>
                <w:b/>
                <w:bCs/>
                <w:sz w:val="22"/>
                <w:szCs w:val="22"/>
              </w:rPr>
              <w:t>pg/mL)</w:t>
            </w:r>
          </w:p>
        </w:tc>
        <w:tc>
          <w:tcPr>
            <w:tcW w:w="1440" w:type="dxa"/>
            <w:shd w:val="clear" w:color="auto" w:fill="auto"/>
            <w:vAlign w:val="center"/>
          </w:tcPr>
          <w:p w14:paraId="219A4585" w14:textId="77777777" w:rsidR="002109FA" w:rsidRPr="00400045" w:rsidRDefault="00A75D2B" w:rsidP="00084652">
            <w:pPr>
              <w:rPr>
                <w:rFonts w:ascii="Arial" w:hAnsi="Arial" w:cs="Arial"/>
                <w:sz w:val="22"/>
                <w:szCs w:val="22"/>
              </w:rPr>
            </w:pPr>
            <w:r w:rsidRPr="00400045">
              <w:rPr>
                <w:rFonts w:ascii="Arial" w:hAnsi="Arial" w:cs="Arial"/>
                <w:sz w:val="22"/>
                <w:szCs w:val="22"/>
              </w:rPr>
              <w:t xml:space="preserve">   1.45 (.82)</w:t>
            </w:r>
          </w:p>
        </w:tc>
        <w:tc>
          <w:tcPr>
            <w:tcW w:w="1620" w:type="dxa"/>
            <w:shd w:val="clear" w:color="auto" w:fill="auto"/>
            <w:vAlign w:val="center"/>
          </w:tcPr>
          <w:p w14:paraId="3669B198" w14:textId="77777777" w:rsidR="002109FA" w:rsidRPr="00400045" w:rsidRDefault="00A75D2B" w:rsidP="00084652">
            <w:pPr>
              <w:rPr>
                <w:rFonts w:ascii="Arial" w:hAnsi="Arial" w:cs="Arial"/>
                <w:sz w:val="22"/>
                <w:szCs w:val="22"/>
              </w:rPr>
            </w:pPr>
            <w:r w:rsidRPr="00400045">
              <w:rPr>
                <w:rFonts w:ascii="Arial" w:hAnsi="Arial" w:cs="Arial"/>
                <w:sz w:val="22"/>
                <w:szCs w:val="22"/>
              </w:rPr>
              <w:t xml:space="preserve">   1.43 (.71)</w:t>
            </w:r>
          </w:p>
        </w:tc>
        <w:tc>
          <w:tcPr>
            <w:tcW w:w="1350" w:type="dxa"/>
            <w:shd w:val="clear" w:color="auto" w:fill="auto"/>
            <w:vAlign w:val="center"/>
          </w:tcPr>
          <w:p w14:paraId="0FCEE97E" w14:textId="77777777" w:rsidR="002109FA" w:rsidRPr="00400045" w:rsidRDefault="00A75D2B" w:rsidP="00084652">
            <w:pPr>
              <w:rPr>
                <w:rFonts w:ascii="Arial" w:hAnsi="Arial" w:cs="Arial"/>
                <w:sz w:val="22"/>
                <w:szCs w:val="22"/>
              </w:rPr>
            </w:pPr>
            <w:r w:rsidRPr="00400045">
              <w:rPr>
                <w:rFonts w:ascii="Arial" w:hAnsi="Arial" w:cs="Arial"/>
                <w:sz w:val="22"/>
                <w:szCs w:val="22"/>
              </w:rPr>
              <w:t xml:space="preserve">   1.34 (.49)</w:t>
            </w:r>
          </w:p>
        </w:tc>
        <w:tc>
          <w:tcPr>
            <w:tcW w:w="2066" w:type="dxa"/>
            <w:shd w:val="clear" w:color="auto" w:fill="auto"/>
            <w:vAlign w:val="center"/>
          </w:tcPr>
          <w:p w14:paraId="0FE02F03" w14:textId="77777777" w:rsidR="002109FA" w:rsidRPr="00400045" w:rsidRDefault="009A6359" w:rsidP="00084652">
            <w:pPr>
              <w:jc w:val="center"/>
              <w:rPr>
                <w:rFonts w:ascii="Arial" w:hAnsi="Arial" w:cs="Arial"/>
                <w:sz w:val="22"/>
                <w:szCs w:val="22"/>
              </w:rPr>
            </w:pPr>
            <w:r w:rsidRPr="00400045">
              <w:rPr>
                <w:rFonts w:ascii="Arial" w:hAnsi="Arial" w:cs="Arial"/>
                <w:sz w:val="22"/>
                <w:szCs w:val="22"/>
              </w:rPr>
              <w:t>p(ab) = 0.938</w:t>
            </w:r>
          </w:p>
          <w:p w14:paraId="26784E53" w14:textId="77777777" w:rsidR="009A6359" w:rsidRPr="00400045" w:rsidRDefault="009A6359" w:rsidP="00084652">
            <w:pPr>
              <w:jc w:val="center"/>
              <w:rPr>
                <w:rFonts w:ascii="Arial" w:hAnsi="Arial" w:cs="Arial"/>
                <w:sz w:val="22"/>
                <w:szCs w:val="22"/>
              </w:rPr>
            </w:pPr>
            <w:r w:rsidRPr="00400045">
              <w:rPr>
                <w:rFonts w:ascii="Arial" w:hAnsi="Arial" w:cs="Arial"/>
                <w:sz w:val="22"/>
                <w:szCs w:val="22"/>
              </w:rPr>
              <w:t>p(bc) = 0.695</w:t>
            </w:r>
          </w:p>
          <w:p w14:paraId="70617D86" w14:textId="77777777" w:rsidR="009A6359" w:rsidRPr="00400045" w:rsidRDefault="009A6359" w:rsidP="00084652">
            <w:pPr>
              <w:jc w:val="center"/>
              <w:rPr>
                <w:rFonts w:ascii="Arial" w:hAnsi="Arial" w:cs="Arial"/>
                <w:sz w:val="22"/>
                <w:szCs w:val="22"/>
              </w:rPr>
            </w:pPr>
            <w:r w:rsidRPr="00400045">
              <w:rPr>
                <w:rFonts w:ascii="Arial" w:hAnsi="Arial" w:cs="Arial"/>
                <w:sz w:val="22"/>
                <w:szCs w:val="22"/>
              </w:rPr>
              <w:t>p(ac) = 0.659</w:t>
            </w:r>
          </w:p>
        </w:tc>
      </w:tr>
      <w:tr w:rsidR="00DD6DA7" w:rsidRPr="00400045" w14:paraId="0FF37C6E" w14:textId="77777777" w:rsidTr="00084652">
        <w:trPr>
          <w:trHeight w:val="290"/>
        </w:trPr>
        <w:tc>
          <w:tcPr>
            <w:tcW w:w="3348" w:type="dxa"/>
            <w:tcBorders>
              <w:top w:val="single" w:sz="4" w:space="0" w:color="7F7F7F"/>
              <w:bottom w:val="single" w:sz="4" w:space="0" w:color="7F7F7F"/>
            </w:tcBorders>
            <w:shd w:val="clear" w:color="auto" w:fill="auto"/>
          </w:tcPr>
          <w:p w14:paraId="53956BBF" w14:textId="77777777" w:rsidR="00BE465F" w:rsidRPr="00400045" w:rsidRDefault="00BE465F" w:rsidP="00084652">
            <w:pPr>
              <w:rPr>
                <w:rFonts w:ascii="Arial" w:hAnsi="Arial" w:cs="Arial"/>
                <w:b/>
                <w:bCs/>
                <w:sz w:val="22"/>
                <w:szCs w:val="22"/>
              </w:rPr>
            </w:pPr>
            <w:r w:rsidRPr="00400045">
              <w:rPr>
                <w:rFonts w:ascii="Arial" w:hAnsi="Arial" w:cs="Arial"/>
                <w:b/>
                <w:bCs/>
                <w:sz w:val="22"/>
                <w:szCs w:val="22"/>
              </w:rPr>
              <w:t>Daily cigarette smoker</w:t>
            </w:r>
          </w:p>
        </w:tc>
        <w:tc>
          <w:tcPr>
            <w:tcW w:w="1440" w:type="dxa"/>
            <w:tcBorders>
              <w:top w:val="single" w:sz="4" w:space="0" w:color="7F7F7F"/>
              <w:bottom w:val="single" w:sz="4" w:space="0" w:color="7F7F7F"/>
            </w:tcBorders>
            <w:shd w:val="clear" w:color="auto" w:fill="auto"/>
            <w:vAlign w:val="center"/>
          </w:tcPr>
          <w:p w14:paraId="26536E08" w14:textId="77777777" w:rsidR="00BE465F" w:rsidRPr="00400045" w:rsidRDefault="00BE465F" w:rsidP="00084652">
            <w:pPr>
              <w:rPr>
                <w:rFonts w:ascii="Arial" w:hAnsi="Arial" w:cs="Arial"/>
                <w:sz w:val="22"/>
                <w:szCs w:val="22"/>
              </w:rPr>
            </w:pPr>
            <w:r w:rsidRPr="00400045">
              <w:rPr>
                <w:rFonts w:ascii="Arial" w:hAnsi="Arial" w:cs="Arial"/>
                <w:sz w:val="22"/>
                <w:szCs w:val="22"/>
              </w:rPr>
              <w:t xml:space="preserve">   17.6</w:t>
            </w:r>
          </w:p>
        </w:tc>
        <w:tc>
          <w:tcPr>
            <w:tcW w:w="1620" w:type="dxa"/>
            <w:tcBorders>
              <w:top w:val="single" w:sz="4" w:space="0" w:color="7F7F7F"/>
              <w:bottom w:val="single" w:sz="4" w:space="0" w:color="7F7F7F"/>
            </w:tcBorders>
            <w:shd w:val="clear" w:color="auto" w:fill="auto"/>
            <w:vAlign w:val="center"/>
          </w:tcPr>
          <w:p w14:paraId="69B0F51B" w14:textId="77777777" w:rsidR="00BE465F" w:rsidRPr="00400045" w:rsidRDefault="00BE465F" w:rsidP="00084652">
            <w:pPr>
              <w:rPr>
                <w:rFonts w:ascii="Arial" w:hAnsi="Arial" w:cs="Arial"/>
                <w:sz w:val="22"/>
                <w:szCs w:val="22"/>
              </w:rPr>
            </w:pPr>
            <w:r w:rsidRPr="00400045">
              <w:rPr>
                <w:rFonts w:ascii="Arial" w:hAnsi="Arial" w:cs="Arial"/>
                <w:sz w:val="22"/>
                <w:szCs w:val="22"/>
              </w:rPr>
              <w:t xml:space="preserve">   25.0</w:t>
            </w:r>
          </w:p>
        </w:tc>
        <w:tc>
          <w:tcPr>
            <w:tcW w:w="1350" w:type="dxa"/>
            <w:tcBorders>
              <w:top w:val="single" w:sz="4" w:space="0" w:color="7F7F7F"/>
              <w:bottom w:val="single" w:sz="4" w:space="0" w:color="7F7F7F"/>
            </w:tcBorders>
            <w:shd w:val="clear" w:color="auto" w:fill="auto"/>
            <w:vAlign w:val="center"/>
          </w:tcPr>
          <w:p w14:paraId="44B80299" w14:textId="77777777" w:rsidR="00BE465F" w:rsidRPr="00400045" w:rsidRDefault="00BE465F" w:rsidP="00084652">
            <w:pPr>
              <w:rPr>
                <w:rFonts w:ascii="Arial" w:hAnsi="Arial" w:cs="Arial"/>
                <w:sz w:val="22"/>
                <w:szCs w:val="22"/>
              </w:rPr>
            </w:pPr>
            <w:r w:rsidRPr="00400045">
              <w:rPr>
                <w:rFonts w:ascii="Arial" w:hAnsi="Arial" w:cs="Arial"/>
                <w:sz w:val="22"/>
                <w:szCs w:val="22"/>
              </w:rPr>
              <w:t xml:space="preserve">   17.2</w:t>
            </w:r>
          </w:p>
        </w:tc>
        <w:tc>
          <w:tcPr>
            <w:tcW w:w="2066" w:type="dxa"/>
            <w:tcBorders>
              <w:top w:val="single" w:sz="4" w:space="0" w:color="7F7F7F"/>
              <w:bottom w:val="single" w:sz="4" w:space="0" w:color="7F7F7F"/>
            </w:tcBorders>
            <w:shd w:val="clear" w:color="auto" w:fill="auto"/>
            <w:vAlign w:val="center"/>
          </w:tcPr>
          <w:p w14:paraId="62486FBC" w14:textId="77777777" w:rsidR="00BE465F" w:rsidRPr="00400045" w:rsidRDefault="00BE465F" w:rsidP="00084652">
            <w:pPr>
              <w:jc w:val="center"/>
              <w:rPr>
                <w:rFonts w:ascii="Arial" w:hAnsi="Arial" w:cs="Arial"/>
                <w:sz w:val="22"/>
                <w:szCs w:val="22"/>
              </w:rPr>
            </w:pPr>
            <w:r w:rsidRPr="00400045">
              <w:rPr>
                <w:rFonts w:ascii="Arial" w:hAnsi="Arial" w:cs="Arial"/>
                <w:sz w:val="22"/>
                <w:szCs w:val="22"/>
              </w:rPr>
              <w:t>p(abc) = 0.706</w:t>
            </w:r>
          </w:p>
        </w:tc>
      </w:tr>
      <w:tr w:rsidR="00DD6DA7" w:rsidRPr="00400045" w14:paraId="19657528" w14:textId="77777777" w:rsidTr="00084652">
        <w:trPr>
          <w:trHeight w:val="290"/>
        </w:trPr>
        <w:tc>
          <w:tcPr>
            <w:tcW w:w="3348" w:type="dxa"/>
            <w:shd w:val="clear" w:color="auto" w:fill="auto"/>
          </w:tcPr>
          <w:p w14:paraId="0AF9487A" w14:textId="77777777" w:rsidR="00666382" w:rsidRPr="00400045" w:rsidRDefault="00666382" w:rsidP="00084652">
            <w:pPr>
              <w:rPr>
                <w:rFonts w:ascii="Arial" w:hAnsi="Arial" w:cs="Arial"/>
                <w:b/>
                <w:bCs/>
                <w:sz w:val="22"/>
                <w:szCs w:val="22"/>
              </w:rPr>
            </w:pPr>
            <w:r w:rsidRPr="00400045">
              <w:rPr>
                <w:rFonts w:ascii="Arial" w:hAnsi="Arial" w:cs="Arial"/>
                <w:b/>
                <w:bCs/>
                <w:sz w:val="22"/>
                <w:szCs w:val="22"/>
              </w:rPr>
              <w:t>Receiving psychotherapy (%)</w:t>
            </w:r>
          </w:p>
        </w:tc>
        <w:tc>
          <w:tcPr>
            <w:tcW w:w="1440" w:type="dxa"/>
            <w:shd w:val="clear" w:color="auto" w:fill="auto"/>
            <w:vAlign w:val="center"/>
          </w:tcPr>
          <w:p w14:paraId="185E32DC"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20.9</w:t>
            </w:r>
          </w:p>
        </w:tc>
        <w:tc>
          <w:tcPr>
            <w:tcW w:w="1620" w:type="dxa"/>
            <w:shd w:val="clear" w:color="auto" w:fill="auto"/>
            <w:vAlign w:val="center"/>
          </w:tcPr>
          <w:p w14:paraId="70D1E0C9"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15.4</w:t>
            </w:r>
          </w:p>
        </w:tc>
        <w:tc>
          <w:tcPr>
            <w:tcW w:w="1350" w:type="dxa"/>
            <w:shd w:val="clear" w:color="auto" w:fill="auto"/>
            <w:vAlign w:val="center"/>
          </w:tcPr>
          <w:p w14:paraId="3EA96812"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16.5</w:t>
            </w:r>
          </w:p>
        </w:tc>
        <w:tc>
          <w:tcPr>
            <w:tcW w:w="2066" w:type="dxa"/>
            <w:shd w:val="clear" w:color="auto" w:fill="auto"/>
            <w:vAlign w:val="center"/>
          </w:tcPr>
          <w:p w14:paraId="040A477F" w14:textId="77777777" w:rsidR="00666382" w:rsidRPr="00400045" w:rsidRDefault="00666382" w:rsidP="00084652">
            <w:pPr>
              <w:jc w:val="center"/>
              <w:rPr>
                <w:rFonts w:ascii="Arial" w:hAnsi="Arial" w:cs="Arial"/>
                <w:sz w:val="22"/>
                <w:szCs w:val="22"/>
              </w:rPr>
            </w:pPr>
            <w:r w:rsidRPr="00400045">
              <w:rPr>
                <w:rFonts w:ascii="Arial" w:eastAsia="Times New Roman" w:hAnsi="Arial" w:cs="Arial"/>
                <w:sz w:val="22"/>
                <w:szCs w:val="22"/>
              </w:rPr>
              <w:t>p(abc) = 0.891</w:t>
            </w:r>
          </w:p>
        </w:tc>
      </w:tr>
      <w:tr w:rsidR="00DD6DA7" w:rsidRPr="00400045" w14:paraId="1CC9DC79" w14:textId="77777777" w:rsidTr="00084652">
        <w:trPr>
          <w:trHeight w:val="290"/>
        </w:trPr>
        <w:tc>
          <w:tcPr>
            <w:tcW w:w="3348" w:type="dxa"/>
            <w:tcBorders>
              <w:top w:val="single" w:sz="4" w:space="0" w:color="7F7F7F"/>
              <w:bottom w:val="single" w:sz="4" w:space="0" w:color="7F7F7F"/>
            </w:tcBorders>
            <w:shd w:val="clear" w:color="auto" w:fill="auto"/>
          </w:tcPr>
          <w:p w14:paraId="644C44D7" w14:textId="77777777" w:rsidR="00666382" w:rsidRPr="00400045" w:rsidRDefault="00666382" w:rsidP="00084652">
            <w:pPr>
              <w:rPr>
                <w:rFonts w:ascii="Arial" w:hAnsi="Arial" w:cs="Arial"/>
                <w:b/>
                <w:bCs/>
                <w:sz w:val="22"/>
                <w:szCs w:val="22"/>
              </w:rPr>
            </w:pPr>
            <w:r w:rsidRPr="00400045">
              <w:rPr>
                <w:rFonts w:ascii="Arial" w:hAnsi="Arial" w:cs="Arial"/>
                <w:b/>
                <w:bCs/>
                <w:sz w:val="22"/>
                <w:szCs w:val="22"/>
              </w:rPr>
              <w:t>Psychotropic medication (%)</w:t>
            </w:r>
          </w:p>
          <w:p w14:paraId="5CF9C69E" w14:textId="77777777" w:rsidR="00666382" w:rsidRPr="00400045" w:rsidRDefault="00666382" w:rsidP="00084652">
            <w:pPr>
              <w:rPr>
                <w:rFonts w:ascii="Arial" w:hAnsi="Arial" w:cs="Arial"/>
                <w:b/>
                <w:bCs/>
                <w:sz w:val="22"/>
                <w:szCs w:val="22"/>
              </w:rPr>
            </w:pPr>
            <w:r w:rsidRPr="00400045">
              <w:rPr>
                <w:rFonts w:ascii="Arial" w:hAnsi="Arial" w:cs="Arial"/>
                <w:b/>
                <w:bCs/>
                <w:sz w:val="22"/>
                <w:szCs w:val="22"/>
              </w:rPr>
              <w:t xml:space="preserve">   </w:t>
            </w:r>
          </w:p>
          <w:p w14:paraId="7545856B" w14:textId="5F10CD9F" w:rsidR="00666382" w:rsidRPr="00400045" w:rsidRDefault="00666382" w:rsidP="00084652">
            <w:pPr>
              <w:rPr>
                <w:rFonts w:ascii="Arial" w:hAnsi="Arial" w:cs="Arial"/>
                <w:b/>
                <w:bCs/>
                <w:sz w:val="22"/>
                <w:szCs w:val="22"/>
              </w:rPr>
            </w:pPr>
            <w:r w:rsidRPr="00400045">
              <w:rPr>
                <w:rFonts w:ascii="Arial" w:hAnsi="Arial" w:cs="Arial"/>
                <w:b/>
                <w:bCs/>
                <w:sz w:val="22"/>
                <w:szCs w:val="22"/>
              </w:rPr>
              <w:t xml:space="preserve">   Antidepressants</w:t>
            </w:r>
            <w:r w:rsidR="00DC4914" w:rsidRPr="00400045">
              <w:rPr>
                <w:rFonts w:ascii="Arial" w:hAnsi="Arial" w:cs="Arial"/>
                <w:b/>
                <w:bCs/>
                <w:sz w:val="22"/>
                <w:szCs w:val="22"/>
              </w:rPr>
              <w:t xml:space="preserve"> (%)</w:t>
            </w:r>
          </w:p>
          <w:p w14:paraId="071C5AE7" w14:textId="77777777" w:rsidR="00666382" w:rsidRPr="00400045" w:rsidRDefault="00666382" w:rsidP="00084652">
            <w:pPr>
              <w:rPr>
                <w:rFonts w:ascii="Arial" w:hAnsi="Arial" w:cs="Arial"/>
                <w:b/>
                <w:bCs/>
                <w:sz w:val="22"/>
                <w:szCs w:val="22"/>
              </w:rPr>
            </w:pPr>
            <w:r w:rsidRPr="00400045">
              <w:rPr>
                <w:rFonts w:ascii="Arial" w:hAnsi="Arial" w:cs="Arial"/>
                <w:b/>
                <w:bCs/>
                <w:sz w:val="22"/>
                <w:szCs w:val="22"/>
              </w:rPr>
              <w:t xml:space="preserve">   </w:t>
            </w:r>
          </w:p>
          <w:p w14:paraId="65D7FB4D" w14:textId="43C2059F" w:rsidR="00666382" w:rsidRPr="00400045" w:rsidRDefault="00666382" w:rsidP="00084652">
            <w:pPr>
              <w:rPr>
                <w:rFonts w:ascii="Arial" w:hAnsi="Arial" w:cs="Arial"/>
                <w:b/>
                <w:bCs/>
                <w:sz w:val="22"/>
                <w:szCs w:val="22"/>
              </w:rPr>
            </w:pPr>
            <w:r w:rsidRPr="00400045">
              <w:rPr>
                <w:rFonts w:ascii="Arial" w:hAnsi="Arial" w:cs="Arial"/>
                <w:b/>
                <w:bCs/>
                <w:sz w:val="22"/>
                <w:szCs w:val="22"/>
              </w:rPr>
              <w:t xml:space="preserve">   SSRI</w:t>
            </w:r>
            <w:r w:rsidR="00DC4914" w:rsidRPr="00400045">
              <w:rPr>
                <w:rFonts w:ascii="Arial" w:hAnsi="Arial" w:cs="Arial"/>
                <w:b/>
                <w:bCs/>
                <w:sz w:val="22"/>
                <w:szCs w:val="22"/>
              </w:rPr>
              <w:t xml:space="preserve"> (%)</w:t>
            </w:r>
          </w:p>
          <w:p w14:paraId="29D09955" w14:textId="77777777" w:rsidR="00666382" w:rsidRPr="00400045" w:rsidRDefault="00666382" w:rsidP="00084652">
            <w:pPr>
              <w:rPr>
                <w:rFonts w:ascii="Arial" w:hAnsi="Arial" w:cs="Arial"/>
                <w:b/>
                <w:bCs/>
                <w:sz w:val="22"/>
                <w:szCs w:val="22"/>
              </w:rPr>
            </w:pPr>
            <w:r w:rsidRPr="00400045">
              <w:rPr>
                <w:rFonts w:ascii="Arial" w:hAnsi="Arial" w:cs="Arial"/>
                <w:b/>
                <w:bCs/>
                <w:sz w:val="22"/>
                <w:szCs w:val="22"/>
              </w:rPr>
              <w:t xml:space="preserve">   </w:t>
            </w:r>
          </w:p>
          <w:p w14:paraId="42971BFC" w14:textId="055E6F78" w:rsidR="00666382" w:rsidRPr="00400045" w:rsidRDefault="00666382" w:rsidP="00084652">
            <w:pPr>
              <w:rPr>
                <w:rFonts w:ascii="Arial" w:hAnsi="Arial" w:cs="Arial"/>
                <w:b/>
                <w:bCs/>
                <w:sz w:val="22"/>
                <w:szCs w:val="22"/>
              </w:rPr>
            </w:pPr>
            <w:r w:rsidRPr="00400045">
              <w:rPr>
                <w:rFonts w:ascii="Arial" w:hAnsi="Arial" w:cs="Arial"/>
                <w:b/>
                <w:bCs/>
                <w:sz w:val="22"/>
                <w:szCs w:val="22"/>
              </w:rPr>
              <w:t xml:space="preserve">   SNRI</w:t>
            </w:r>
            <w:r w:rsidR="00DC4914" w:rsidRPr="00400045">
              <w:rPr>
                <w:rFonts w:ascii="Arial" w:hAnsi="Arial" w:cs="Arial"/>
                <w:b/>
                <w:bCs/>
                <w:sz w:val="22"/>
                <w:szCs w:val="22"/>
              </w:rPr>
              <w:t xml:space="preserve"> (%)</w:t>
            </w:r>
          </w:p>
          <w:p w14:paraId="3A195EAD" w14:textId="77777777" w:rsidR="00666382" w:rsidRPr="00400045" w:rsidRDefault="00666382" w:rsidP="00084652">
            <w:pPr>
              <w:rPr>
                <w:rFonts w:ascii="Arial" w:hAnsi="Arial" w:cs="Arial"/>
                <w:b/>
                <w:bCs/>
                <w:sz w:val="22"/>
                <w:szCs w:val="22"/>
              </w:rPr>
            </w:pPr>
            <w:r w:rsidRPr="00400045">
              <w:rPr>
                <w:rFonts w:ascii="Arial" w:hAnsi="Arial" w:cs="Arial"/>
                <w:b/>
                <w:bCs/>
                <w:sz w:val="22"/>
                <w:szCs w:val="22"/>
              </w:rPr>
              <w:t xml:space="preserve">   </w:t>
            </w:r>
          </w:p>
          <w:p w14:paraId="7A51DB4D" w14:textId="12E705BE" w:rsidR="00666382" w:rsidRPr="00400045" w:rsidRDefault="00666382" w:rsidP="00084652">
            <w:pPr>
              <w:rPr>
                <w:rFonts w:ascii="Arial" w:hAnsi="Arial" w:cs="Arial"/>
                <w:b/>
                <w:bCs/>
                <w:sz w:val="22"/>
                <w:szCs w:val="22"/>
              </w:rPr>
            </w:pPr>
            <w:r w:rsidRPr="00400045">
              <w:rPr>
                <w:rFonts w:ascii="Arial" w:hAnsi="Arial" w:cs="Arial"/>
                <w:b/>
                <w:bCs/>
                <w:sz w:val="22"/>
                <w:szCs w:val="22"/>
              </w:rPr>
              <w:t xml:space="preserve">   NDRI</w:t>
            </w:r>
            <w:r w:rsidR="00DC4914" w:rsidRPr="00400045">
              <w:rPr>
                <w:rFonts w:ascii="Arial" w:hAnsi="Arial" w:cs="Arial"/>
                <w:b/>
                <w:bCs/>
                <w:sz w:val="22"/>
                <w:szCs w:val="22"/>
              </w:rPr>
              <w:t xml:space="preserve"> (%)</w:t>
            </w:r>
          </w:p>
          <w:p w14:paraId="31570B9D" w14:textId="77777777" w:rsidR="00666382" w:rsidRPr="00400045" w:rsidRDefault="00666382" w:rsidP="00084652">
            <w:pPr>
              <w:rPr>
                <w:rFonts w:ascii="Arial" w:hAnsi="Arial" w:cs="Arial"/>
                <w:b/>
                <w:bCs/>
                <w:sz w:val="22"/>
                <w:szCs w:val="22"/>
              </w:rPr>
            </w:pPr>
          </w:p>
          <w:p w14:paraId="73655C93" w14:textId="3063A393" w:rsidR="00666382" w:rsidRPr="00400045" w:rsidRDefault="00666382" w:rsidP="00084652">
            <w:pPr>
              <w:rPr>
                <w:rFonts w:ascii="Arial" w:hAnsi="Arial" w:cs="Arial"/>
                <w:b/>
                <w:bCs/>
                <w:sz w:val="22"/>
                <w:szCs w:val="22"/>
              </w:rPr>
            </w:pPr>
            <w:r w:rsidRPr="00400045">
              <w:rPr>
                <w:rFonts w:ascii="Arial" w:hAnsi="Arial" w:cs="Arial"/>
                <w:b/>
                <w:bCs/>
                <w:sz w:val="22"/>
                <w:szCs w:val="22"/>
              </w:rPr>
              <w:t xml:space="preserve">   Mood</w:t>
            </w:r>
          </w:p>
          <w:p w14:paraId="129D6BBE" w14:textId="7DD5F46F" w:rsidR="00666382" w:rsidRPr="00400045" w:rsidRDefault="00666382" w:rsidP="00084652">
            <w:pPr>
              <w:rPr>
                <w:rFonts w:ascii="Arial" w:hAnsi="Arial" w:cs="Arial"/>
                <w:b/>
                <w:bCs/>
                <w:sz w:val="22"/>
                <w:szCs w:val="22"/>
              </w:rPr>
            </w:pPr>
            <w:r w:rsidRPr="00400045">
              <w:rPr>
                <w:rFonts w:ascii="Arial" w:hAnsi="Arial" w:cs="Arial"/>
                <w:b/>
                <w:bCs/>
                <w:sz w:val="22"/>
                <w:szCs w:val="22"/>
              </w:rPr>
              <w:t xml:space="preserve">   stabilizer/antipsychotic</w:t>
            </w:r>
            <w:r w:rsidR="00DC4914" w:rsidRPr="00400045">
              <w:rPr>
                <w:rFonts w:ascii="Arial" w:hAnsi="Arial" w:cs="Arial"/>
                <w:b/>
                <w:bCs/>
                <w:sz w:val="22"/>
                <w:szCs w:val="22"/>
              </w:rPr>
              <w:t xml:space="preserve"> (%)</w:t>
            </w:r>
          </w:p>
          <w:p w14:paraId="3C3B00B6" w14:textId="77777777" w:rsidR="00666382" w:rsidRPr="00400045" w:rsidRDefault="00666382" w:rsidP="00084652">
            <w:pPr>
              <w:rPr>
                <w:rFonts w:ascii="Arial" w:hAnsi="Arial" w:cs="Arial"/>
                <w:b/>
                <w:bCs/>
                <w:sz w:val="22"/>
                <w:szCs w:val="22"/>
              </w:rPr>
            </w:pPr>
            <w:r w:rsidRPr="00400045">
              <w:rPr>
                <w:rFonts w:ascii="Arial" w:hAnsi="Arial" w:cs="Arial"/>
                <w:b/>
                <w:bCs/>
                <w:sz w:val="22"/>
                <w:szCs w:val="22"/>
              </w:rPr>
              <w:t xml:space="preserve">   </w:t>
            </w:r>
          </w:p>
          <w:p w14:paraId="3E9711CC" w14:textId="140F3525" w:rsidR="00666382" w:rsidRPr="00400045" w:rsidRDefault="00666382" w:rsidP="00084652">
            <w:pPr>
              <w:rPr>
                <w:rFonts w:ascii="Arial" w:hAnsi="Arial" w:cs="Arial"/>
                <w:b/>
                <w:bCs/>
                <w:sz w:val="22"/>
                <w:szCs w:val="22"/>
              </w:rPr>
            </w:pPr>
            <w:r w:rsidRPr="00400045">
              <w:rPr>
                <w:rFonts w:ascii="Arial" w:hAnsi="Arial" w:cs="Arial"/>
                <w:b/>
                <w:bCs/>
                <w:sz w:val="22"/>
                <w:szCs w:val="22"/>
              </w:rPr>
              <w:t xml:space="preserve">   Benzo</w:t>
            </w:r>
            <w:r w:rsidR="00DC4914" w:rsidRPr="00400045">
              <w:rPr>
                <w:rFonts w:ascii="Arial" w:hAnsi="Arial" w:cs="Arial"/>
                <w:b/>
                <w:bCs/>
                <w:sz w:val="22"/>
                <w:szCs w:val="22"/>
              </w:rPr>
              <w:t xml:space="preserve"> (%)</w:t>
            </w:r>
          </w:p>
          <w:p w14:paraId="4492841E" w14:textId="77777777" w:rsidR="00666382" w:rsidRPr="00400045" w:rsidRDefault="00666382" w:rsidP="00084652">
            <w:pPr>
              <w:rPr>
                <w:rFonts w:ascii="Arial" w:hAnsi="Arial" w:cs="Arial"/>
                <w:b/>
                <w:bCs/>
                <w:sz w:val="22"/>
                <w:szCs w:val="22"/>
              </w:rPr>
            </w:pPr>
            <w:r w:rsidRPr="00400045">
              <w:rPr>
                <w:rFonts w:ascii="Arial" w:hAnsi="Arial" w:cs="Arial"/>
                <w:b/>
                <w:bCs/>
                <w:sz w:val="22"/>
                <w:szCs w:val="22"/>
              </w:rPr>
              <w:t xml:space="preserve"> </w:t>
            </w:r>
          </w:p>
          <w:p w14:paraId="43E357E7" w14:textId="267698CC" w:rsidR="00666382" w:rsidRPr="00400045" w:rsidRDefault="00666382" w:rsidP="00084652">
            <w:pPr>
              <w:rPr>
                <w:rFonts w:ascii="Arial" w:hAnsi="Arial" w:cs="Arial"/>
                <w:b/>
                <w:bCs/>
                <w:sz w:val="22"/>
                <w:szCs w:val="22"/>
              </w:rPr>
            </w:pPr>
            <w:r w:rsidRPr="00400045">
              <w:rPr>
                <w:rFonts w:ascii="Arial" w:hAnsi="Arial" w:cs="Arial"/>
                <w:b/>
                <w:bCs/>
                <w:sz w:val="22"/>
                <w:szCs w:val="22"/>
              </w:rPr>
              <w:t xml:space="preserve">   Stimulants</w:t>
            </w:r>
            <w:r w:rsidR="00DC4914" w:rsidRPr="00400045">
              <w:rPr>
                <w:rFonts w:ascii="Arial" w:hAnsi="Arial" w:cs="Arial"/>
                <w:b/>
                <w:bCs/>
                <w:sz w:val="22"/>
                <w:szCs w:val="22"/>
              </w:rPr>
              <w:t xml:space="preserve"> (%)</w:t>
            </w:r>
          </w:p>
          <w:p w14:paraId="03B00D11" w14:textId="77777777" w:rsidR="00666382" w:rsidRPr="00400045" w:rsidRDefault="00666382" w:rsidP="00084652">
            <w:pPr>
              <w:rPr>
                <w:rFonts w:ascii="Arial" w:hAnsi="Arial" w:cs="Arial"/>
                <w:b/>
                <w:bCs/>
                <w:sz w:val="22"/>
                <w:szCs w:val="22"/>
              </w:rPr>
            </w:pPr>
          </w:p>
          <w:p w14:paraId="13F1F7FB" w14:textId="2ED0811C" w:rsidR="00666382" w:rsidRPr="00400045" w:rsidRDefault="00666382" w:rsidP="00084652">
            <w:pPr>
              <w:rPr>
                <w:rFonts w:ascii="Arial" w:hAnsi="Arial" w:cs="Arial"/>
                <w:b/>
                <w:bCs/>
                <w:sz w:val="22"/>
                <w:szCs w:val="22"/>
              </w:rPr>
            </w:pPr>
            <w:r w:rsidRPr="00400045">
              <w:rPr>
                <w:rFonts w:ascii="Arial" w:hAnsi="Arial" w:cs="Arial"/>
                <w:b/>
                <w:bCs/>
                <w:sz w:val="22"/>
                <w:szCs w:val="22"/>
              </w:rPr>
              <w:t xml:space="preserve">   Anticonvulsant</w:t>
            </w:r>
            <w:r w:rsidR="00DC4914" w:rsidRPr="00400045">
              <w:rPr>
                <w:rFonts w:ascii="Arial" w:hAnsi="Arial" w:cs="Arial"/>
                <w:b/>
                <w:bCs/>
                <w:sz w:val="22"/>
                <w:szCs w:val="22"/>
              </w:rPr>
              <w:t xml:space="preserve"> (%)</w:t>
            </w:r>
          </w:p>
          <w:p w14:paraId="44C31181" w14:textId="77777777" w:rsidR="00666382" w:rsidRPr="00400045" w:rsidRDefault="00666382" w:rsidP="00084652">
            <w:pPr>
              <w:rPr>
                <w:rFonts w:ascii="Arial" w:hAnsi="Arial" w:cs="Arial"/>
                <w:b/>
                <w:bCs/>
                <w:sz w:val="22"/>
                <w:szCs w:val="22"/>
              </w:rPr>
            </w:pPr>
          </w:p>
          <w:p w14:paraId="0A8359FC" w14:textId="0FF5CF17" w:rsidR="00666382" w:rsidRPr="00400045" w:rsidRDefault="00666382" w:rsidP="00084652">
            <w:pPr>
              <w:rPr>
                <w:rFonts w:ascii="Arial" w:hAnsi="Arial" w:cs="Arial"/>
                <w:b/>
                <w:bCs/>
                <w:sz w:val="22"/>
                <w:szCs w:val="22"/>
              </w:rPr>
            </w:pPr>
            <w:r w:rsidRPr="00400045">
              <w:rPr>
                <w:rFonts w:ascii="Arial" w:hAnsi="Arial" w:cs="Arial"/>
                <w:b/>
                <w:bCs/>
                <w:sz w:val="22"/>
                <w:szCs w:val="22"/>
              </w:rPr>
              <w:t xml:space="preserve">   Antianxiety</w:t>
            </w:r>
            <w:r w:rsidR="00DC4914" w:rsidRPr="00400045">
              <w:rPr>
                <w:rFonts w:ascii="Arial" w:hAnsi="Arial" w:cs="Arial"/>
                <w:b/>
                <w:bCs/>
                <w:sz w:val="22"/>
                <w:szCs w:val="22"/>
              </w:rPr>
              <w:t xml:space="preserve"> (%)</w:t>
            </w:r>
          </w:p>
          <w:p w14:paraId="6C1FBD09" w14:textId="77777777" w:rsidR="00666382" w:rsidRPr="00400045" w:rsidRDefault="00666382" w:rsidP="00084652">
            <w:pPr>
              <w:rPr>
                <w:rFonts w:ascii="Arial" w:hAnsi="Arial" w:cs="Arial"/>
                <w:b/>
                <w:bCs/>
                <w:sz w:val="22"/>
                <w:szCs w:val="22"/>
              </w:rPr>
            </w:pPr>
          </w:p>
          <w:p w14:paraId="18A3EDB8" w14:textId="64165682" w:rsidR="00666382" w:rsidRPr="00400045" w:rsidRDefault="00666382" w:rsidP="00084652">
            <w:pPr>
              <w:rPr>
                <w:rFonts w:ascii="Arial" w:hAnsi="Arial" w:cs="Arial"/>
                <w:b/>
                <w:bCs/>
                <w:sz w:val="22"/>
                <w:szCs w:val="22"/>
              </w:rPr>
            </w:pPr>
            <w:r w:rsidRPr="00400045">
              <w:rPr>
                <w:rFonts w:ascii="Arial" w:hAnsi="Arial" w:cs="Arial"/>
                <w:b/>
                <w:bCs/>
                <w:sz w:val="22"/>
                <w:szCs w:val="22"/>
              </w:rPr>
              <w:t xml:space="preserve">   DA receptor antagonist</w:t>
            </w:r>
            <w:r w:rsidR="00DC4914" w:rsidRPr="00400045">
              <w:rPr>
                <w:rFonts w:ascii="Arial" w:hAnsi="Arial" w:cs="Arial"/>
                <w:b/>
                <w:bCs/>
                <w:sz w:val="22"/>
                <w:szCs w:val="22"/>
              </w:rPr>
              <w:t xml:space="preserve"> (%)</w:t>
            </w:r>
          </w:p>
          <w:p w14:paraId="63E3719A" w14:textId="77777777" w:rsidR="00666382" w:rsidRPr="00400045" w:rsidRDefault="00666382" w:rsidP="00084652">
            <w:pPr>
              <w:rPr>
                <w:rFonts w:ascii="Arial" w:hAnsi="Arial" w:cs="Arial"/>
                <w:b/>
                <w:bCs/>
                <w:sz w:val="22"/>
                <w:szCs w:val="22"/>
              </w:rPr>
            </w:pPr>
          </w:p>
          <w:p w14:paraId="2789FEE8" w14:textId="4801990F" w:rsidR="00666382" w:rsidRPr="00400045" w:rsidRDefault="00666382" w:rsidP="00084652">
            <w:pPr>
              <w:rPr>
                <w:rFonts w:ascii="Arial" w:hAnsi="Arial" w:cs="Arial"/>
                <w:b/>
                <w:bCs/>
                <w:sz w:val="22"/>
                <w:szCs w:val="22"/>
              </w:rPr>
            </w:pPr>
            <w:r w:rsidRPr="00400045">
              <w:rPr>
                <w:rFonts w:ascii="Arial" w:hAnsi="Arial" w:cs="Arial"/>
                <w:b/>
                <w:bCs/>
                <w:sz w:val="22"/>
                <w:szCs w:val="22"/>
              </w:rPr>
              <w:t xml:space="preserve">   DA receptor agonist</w:t>
            </w:r>
            <w:r w:rsidR="00DC4914" w:rsidRPr="00400045">
              <w:rPr>
                <w:rFonts w:ascii="Arial" w:hAnsi="Arial" w:cs="Arial"/>
                <w:b/>
                <w:bCs/>
                <w:sz w:val="22"/>
                <w:szCs w:val="22"/>
              </w:rPr>
              <w:t xml:space="preserve"> (%)</w:t>
            </w:r>
          </w:p>
          <w:p w14:paraId="7404DB93" w14:textId="77777777" w:rsidR="00666382" w:rsidRPr="00400045" w:rsidRDefault="00666382" w:rsidP="00084652">
            <w:pPr>
              <w:rPr>
                <w:rFonts w:ascii="Arial" w:hAnsi="Arial" w:cs="Arial"/>
                <w:b/>
                <w:bCs/>
                <w:sz w:val="22"/>
                <w:szCs w:val="22"/>
              </w:rPr>
            </w:pPr>
            <w:r w:rsidRPr="00400045">
              <w:rPr>
                <w:rFonts w:ascii="Arial" w:hAnsi="Arial" w:cs="Arial"/>
                <w:b/>
                <w:bCs/>
                <w:sz w:val="22"/>
                <w:szCs w:val="22"/>
              </w:rPr>
              <w:t xml:space="preserve">   </w:t>
            </w:r>
          </w:p>
          <w:p w14:paraId="796899AC" w14:textId="0059BA81" w:rsidR="00666382" w:rsidRPr="00400045" w:rsidRDefault="00666382" w:rsidP="00084652">
            <w:pPr>
              <w:rPr>
                <w:rFonts w:ascii="Arial" w:hAnsi="Arial" w:cs="Arial"/>
                <w:b/>
                <w:bCs/>
                <w:sz w:val="22"/>
                <w:szCs w:val="22"/>
              </w:rPr>
            </w:pPr>
            <w:r w:rsidRPr="00400045">
              <w:rPr>
                <w:rFonts w:ascii="Arial" w:hAnsi="Arial" w:cs="Arial"/>
                <w:b/>
                <w:bCs/>
                <w:sz w:val="22"/>
                <w:szCs w:val="22"/>
              </w:rPr>
              <w:t xml:space="preserve">   Any psychotropic med</w:t>
            </w:r>
            <w:r w:rsidR="00DC4914" w:rsidRPr="00400045">
              <w:rPr>
                <w:rFonts w:ascii="Arial" w:hAnsi="Arial" w:cs="Arial"/>
                <w:b/>
                <w:bCs/>
                <w:sz w:val="22"/>
                <w:szCs w:val="22"/>
              </w:rPr>
              <w:t xml:space="preserve"> (%)</w:t>
            </w:r>
          </w:p>
          <w:p w14:paraId="3CDC64AE" w14:textId="77777777" w:rsidR="00666382" w:rsidRPr="00400045" w:rsidRDefault="00666382" w:rsidP="00084652">
            <w:pPr>
              <w:rPr>
                <w:rFonts w:ascii="Arial" w:hAnsi="Arial" w:cs="Arial"/>
                <w:b/>
                <w:bCs/>
                <w:sz w:val="22"/>
                <w:szCs w:val="22"/>
              </w:rPr>
            </w:pPr>
          </w:p>
        </w:tc>
        <w:tc>
          <w:tcPr>
            <w:tcW w:w="1440" w:type="dxa"/>
            <w:tcBorders>
              <w:top w:val="single" w:sz="4" w:space="0" w:color="7F7F7F"/>
              <w:bottom w:val="single" w:sz="4" w:space="0" w:color="7F7F7F"/>
            </w:tcBorders>
            <w:shd w:val="clear" w:color="auto" w:fill="auto"/>
          </w:tcPr>
          <w:p w14:paraId="6E0F312A"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w:t>
            </w:r>
          </w:p>
          <w:p w14:paraId="57DDFCCF"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w:t>
            </w:r>
          </w:p>
          <w:p w14:paraId="7A388868"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17.6</w:t>
            </w:r>
          </w:p>
          <w:p w14:paraId="65D5FD9B"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w:t>
            </w:r>
          </w:p>
          <w:p w14:paraId="5D6F1F04"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26.5</w:t>
            </w:r>
          </w:p>
          <w:p w14:paraId="0B05B206"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w:t>
            </w:r>
          </w:p>
          <w:p w14:paraId="748B5449"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2.9</w:t>
            </w:r>
          </w:p>
          <w:p w14:paraId="202D78FF"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w:t>
            </w:r>
          </w:p>
          <w:p w14:paraId="0B878783"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11.8</w:t>
            </w:r>
          </w:p>
          <w:p w14:paraId="69665AE5"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w:t>
            </w:r>
          </w:p>
          <w:p w14:paraId="16B9E6C6"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5.9</w:t>
            </w:r>
          </w:p>
          <w:p w14:paraId="74D6FCC3" w14:textId="77777777" w:rsidR="00666382" w:rsidRPr="00400045" w:rsidRDefault="00666382" w:rsidP="00084652">
            <w:pPr>
              <w:rPr>
                <w:rFonts w:ascii="Arial" w:hAnsi="Arial" w:cs="Arial"/>
                <w:sz w:val="22"/>
                <w:szCs w:val="22"/>
              </w:rPr>
            </w:pPr>
            <w:r w:rsidRPr="00400045">
              <w:rPr>
                <w:rFonts w:ascii="Arial" w:eastAsia="Times New Roman" w:hAnsi="Arial" w:cs="Arial"/>
                <w:sz w:val="22"/>
                <w:szCs w:val="22"/>
              </w:rPr>
              <w:t xml:space="preserve">   </w:t>
            </w:r>
          </w:p>
          <w:p w14:paraId="76ABC5F0" w14:textId="77777777" w:rsidR="00666382" w:rsidRPr="00400045" w:rsidRDefault="00666382" w:rsidP="00084652">
            <w:pPr>
              <w:rPr>
                <w:rFonts w:ascii="Arial" w:eastAsia="Times New Roman" w:hAnsi="Arial" w:cs="Arial"/>
                <w:sz w:val="22"/>
                <w:szCs w:val="22"/>
              </w:rPr>
            </w:pPr>
          </w:p>
          <w:p w14:paraId="36D58731"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14.7</w:t>
            </w:r>
          </w:p>
          <w:p w14:paraId="38B03825"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w:t>
            </w:r>
          </w:p>
          <w:p w14:paraId="5B66B902"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11.8</w:t>
            </w:r>
          </w:p>
          <w:p w14:paraId="0ED46C34"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w:t>
            </w:r>
          </w:p>
          <w:p w14:paraId="0647BEA4"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17.6</w:t>
            </w:r>
          </w:p>
          <w:p w14:paraId="09695274" w14:textId="77777777" w:rsidR="00666382" w:rsidRPr="00400045" w:rsidRDefault="00666382" w:rsidP="00084652">
            <w:pPr>
              <w:rPr>
                <w:rFonts w:ascii="Arial" w:hAnsi="Arial" w:cs="Arial"/>
                <w:sz w:val="22"/>
                <w:szCs w:val="22"/>
              </w:rPr>
            </w:pPr>
          </w:p>
          <w:p w14:paraId="288CDA73"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2.9</w:t>
            </w:r>
          </w:p>
          <w:p w14:paraId="3EA52AFF" w14:textId="77777777" w:rsidR="00666382" w:rsidRPr="00400045" w:rsidRDefault="00666382" w:rsidP="00084652">
            <w:pPr>
              <w:rPr>
                <w:rFonts w:ascii="Arial" w:hAnsi="Arial" w:cs="Arial"/>
                <w:sz w:val="22"/>
                <w:szCs w:val="22"/>
              </w:rPr>
            </w:pPr>
          </w:p>
          <w:p w14:paraId="616F3B79"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2.9</w:t>
            </w:r>
          </w:p>
          <w:p w14:paraId="03496BB3" w14:textId="77777777" w:rsidR="00666382" w:rsidRPr="00400045" w:rsidRDefault="00666382" w:rsidP="00084652">
            <w:pPr>
              <w:rPr>
                <w:rFonts w:ascii="Arial" w:hAnsi="Arial" w:cs="Arial"/>
                <w:sz w:val="22"/>
                <w:szCs w:val="22"/>
              </w:rPr>
            </w:pPr>
          </w:p>
          <w:p w14:paraId="32B5643B"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8.8</w:t>
            </w:r>
          </w:p>
          <w:p w14:paraId="73D2F9BC" w14:textId="77777777" w:rsidR="00666382" w:rsidRPr="00400045" w:rsidRDefault="00666382" w:rsidP="00084652">
            <w:pPr>
              <w:rPr>
                <w:rFonts w:ascii="Arial" w:hAnsi="Arial" w:cs="Arial"/>
                <w:sz w:val="22"/>
                <w:szCs w:val="22"/>
              </w:rPr>
            </w:pPr>
          </w:p>
          <w:p w14:paraId="7FC38B04"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58.8</w:t>
            </w:r>
          </w:p>
        </w:tc>
        <w:tc>
          <w:tcPr>
            <w:tcW w:w="1620" w:type="dxa"/>
            <w:tcBorders>
              <w:top w:val="single" w:sz="4" w:space="0" w:color="7F7F7F"/>
              <w:bottom w:val="single" w:sz="4" w:space="0" w:color="7F7F7F"/>
            </w:tcBorders>
            <w:shd w:val="clear" w:color="auto" w:fill="auto"/>
          </w:tcPr>
          <w:p w14:paraId="0BB9240C" w14:textId="77777777" w:rsidR="00666382" w:rsidRPr="00400045" w:rsidRDefault="00666382" w:rsidP="00084652">
            <w:pPr>
              <w:rPr>
                <w:rFonts w:ascii="Arial" w:hAnsi="Arial" w:cs="Arial"/>
                <w:sz w:val="22"/>
                <w:szCs w:val="22"/>
              </w:rPr>
            </w:pPr>
          </w:p>
          <w:p w14:paraId="58A8A31F"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w:t>
            </w:r>
          </w:p>
          <w:p w14:paraId="5886B008"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25.0</w:t>
            </w:r>
          </w:p>
          <w:p w14:paraId="421BFF98"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w:t>
            </w:r>
          </w:p>
          <w:p w14:paraId="47293825"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17.9</w:t>
            </w:r>
          </w:p>
          <w:p w14:paraId="135BB9B0"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w:t>
            </w:r>
          </w:p>
          <w:p w14:paraId="40EF4B09"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10.7</w:t>
            </w:r>
          </w:p>
          <w:p w14:paraId="371E77A7"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w:t>
            </w:r>
          </w:p>
          <w:p w14:paraId="26E12447"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14.3</w:t>
            </w:r>
          </w:p>
          <w:p w14:paraId="26396CC5"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w:t>
            </w:r>
          </w:p>
          <w:p w14:paraId="040E8528"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10.7</w:t>
            </w:r>
          </w:p>
          <w:p w14:paraId="3C16FCDD" w14:textId="77777777" w:rsidR="00666382" w:rsidRPr="00400045" w:rsidRDefault="00666382" w:rsidP="00084652">
            <w:pPr>
              <w:rPr>
                <w:rFonts w:ascii="Arial" w:eastAsia="Times New Roman" w:hAnsi="Arial" w:cs="Arial"/>
                <w:sz w:val="22"/>
                <w:szCs w:val="22"/>
              </w:rPr>
            </w:pPr>
          </w:p>
          <w:p w14:paraId="58EF8000" w14:textId="77777777" w:rsidR="00666382" w:rsidRPr="00400045" w:rsidRDefault="00666382" w:rsidP="00084652">
            <w:pPr>
              <w:rPr>
                <w:rFonts w:ascii="Arial" w:eastAsia="Times New Roman" w:hAnsi="Arial" w:cs="Arial"/>
                <w:sz w:val="22"/>
                <w:szCs w:val="22"/>
              </w:rPr>
            </w:pPr>
          </w:p>
          <w:p w14:paraId="770E7868"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3.6</w:t>
            </w:r>
          </w:p>
          <w:p w14:paraId="012E2A04"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w:t>
            </w:r>
          </w:p>
          <w:p w14:paraId="630E9539"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3.6</w:t>
            </w:r>
          </w:p>
          <w:p w14:paraId="417F8745" w14:textId="77777777" w:rsidR="00666382" w:rsidRPr="00400045" w:rsidRDefault="00666382" w:rsidP="00084652">
            <w:pPr>
              <w:rPr>
                <w:rFonts w:ascii="Arial" w:hAnsi="Arial" w:cs="Arial"/>
                <w:sz w:val="22"/>
                <w:szCs w:val="22"/>
              </w:rPr>
            </w:pPr>
          </w:p>
          <w:p w14:paraId="54754605"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10.7</w:t>
            </w:r>
          </w:p>
          <w:p w14:paraId="320C137F" w14:textId="77777777" w:rsidR="00666382" w:rsidRPr="00400045" w:rsidRDefault="00666382" w:rsidP="00084652">
            <w:pPr>
              <w:rPr>
                <w:rFonts w:ascii="Arial" w:hAnsi="Arial" w:cs="Arial"/>
                <w:sz w:val="22"/>
                <w:szCs w:val="22"/>
              </w:rPr>
            </w:pPr>
          </w:p>
          <w:p w14:paraId="1454B546"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0.0</w:t>
            </w:r>
          </w:p>
          <w:p w14:paraId="10BAF282" w14:textId="77777777" w:rsidR="00666382" w:rsidRPr="00400045" w:rsidRDefault="00666382" w:rsidP="00084652">
            <w:pPr>
              <w:rPr>
                <w:rFonts w:ascii="Arial" w:hAnsi="Arial" w:cs="Arial"/>
                <w:sz w:val="22"/>
                <w:szCs w:val="22"/>
              </w:rPr>
            </w:pPr>
          </w:p>
          <w:p w14:paraId="6EF621EA"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7.1</w:t>
            </w:r>
          </w:p>
          <w:p w14:paraId="73801327" w14:textId="77777777" w:rsidR="00666382" w:rsidRPr="00400045" w:rsidRDefault="00666382" w:rsidP="00084652">
            <w:pPr>
              <w:rPr>
                <w:rFonts w:ascii="Arial" w:hAnsi="Arial" w:cs="Arial"/>
                <w:sz w:val="22"/>
                <w:szCs w:val="22"/>
              </w:rPr>
            </w:pPr>
          </w:p>
          <w:p w14:paraId="136BB6D5"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7.1</w:t>
            </w:r>
          </w:p>
          <w:p w14:paraId="2651C001" w14:textId="77777777" w:rsidR="00666382" w:rsidRPr="00400045" w:rsidRDefault="00666382" w:rsidP="00084652">
            <w:pPr>
              <w:rPr>
                <w:rFonts w:ascii="Arial" w:hAnsi="Arial" w:cs="Arial"/>
                <w:sz w:val="22"/>
                <w:szCs w:val="22"/>
              </w:rPr>
            </w:pPr>
          </w:p>
          <w:p w14:paraId="293FA9CD"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50.0</w:t>
            </w:r>
          </w:p>
        </w:tc>
        <w:tc>
          <w:tcPr>
            <w:tcW w:w="1350" w:type="dxa"/>
            <w:tcBorders>
              <w:top w:val="single" w:sz="4" w:space="0" w:color="7F7F7F"/>
              <w:bottom w:val="single" w:sz="4" w:space="0" w:color="7F7F7F"/>
            </w:tcBorders>
            <w:shd w:val="clear" w:color="auto" w:fill="auto"/>
          </w:tcPr>
          <w:p w14:paraId="0A61E33C" w14:textId="77777777" w:rsidR="00666382" w:rsidRPr="00400045" w:rsidRDefault="00666382" w:rsidP="00084652">
            <w:pPr>
              <w:rPr>
                <w:rFonts w:ascii="Arial" w:hAnsi="Arial" w:cs="Arial"/>
                <w:sz w:val="22"/>
                <w:szCs w:val="22"/>
              </w:rPr>
            </w:pPr>
          </w:p>
          <w:p w14:paraId="68572C64"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w:t>
            </w:r>
          </w:p>
          <w:p w14:paraId="734EEFFC"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27.6</w:t>
            </w:r>
          </w:p>
          <w:p w14:paraId="365999D2"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w:t>
            </w:r>
          </w:p>
          <w:p w14:paraId="266EF01F"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27.6</w:t>
            </w:r>
          </w:p>
          <w:p w14:paraId="08FE9F25"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w:t>
            </w:r>
          </w:p>
          <w:p w14:paraId="2B2C05AA"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10.3</w:t>
            </w:r>
          </w:p>
          <w:p w14:paraId="52E21F93" w14:textId="77777777" w:rsidR="00666382" w:rsidRPr="00400045" w:rsidRDefault="00666382" w:rsidP="00084652">
            <w:pPr>
              <w:rPr>
                <w:rFonts w:ascii="Arial" w:hAnsi="Arial" w:cs="Arial"/>
                <w:sz w:val="22"/>
                <w:szCs w:val="22"/>
              </w:rPr>
            </w:pPr>
          </w:p>
          <w:p w14:paraId="47E23BEB"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10.3</w:t>
            </w:r>
          </w:p>
          <w:p w14:paraId="4D218754" w14:textId="77777777" w:rsidR="00666382" w:rsidRPr="00400045" w:rsidRDefault="00666382" w:rsidP="00084652">
            <w:pPr>
              <w:rPr>
                <w:rFonts w:ascii="Arial" w:hAnsi="Arial" w:cs="Arial"/>
                <w:sz w:val="22"/>
                <w:szCs w:val="22"/>
              </w:rPr>
            </w:pPr>
          </w:p>
          <w:p w14:paraId="1A517D01"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13.8</w:t>
            </w:r>
          </w:p>
          <w:p w14:paraId="433560E3" w14:textId="77777777" w:rsidR="00666382" w:rsidRPr="00400045" w:rsidRDefault="00666382" w:rsidP="00084652">
            <w:pPr>
              <w:rPr>
                <w:rFonts w:ascii="Arial" w:eastAsia="Times New Roman" w:hAnsi="Arial" w:cs="Arial"/>
                <w:sz w:val="22"/>
                <w:szCs w:val="22"/>
              </w:rPr>
            </w:pPr>
          </w:p>
          <w:p w14:paraId="71D2AFEA" w14:textId="77777777" w:rsidR="00666382" w:rsidRPr="00400045" w:rsidRDefault="00666382" w:rsidP="00084652">
            <w:pPr>
              <w:rPr>
                <w:rFonts w:ascii="Arial" w:eastAsia="Times New Roman" w:hAnsi="Arial" w:cs="Arial"/>
                <w:sz w:val="22"/>
                <w:szCs w:val="22"/>
              </w:rPr>
            </w:pPr>
          </w:p>
          <w:p w14:paraId="3AB3A0D7"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10.3</w:t>
            </w:r>
          </w:p>
          <w:p w14:paraId="182E2343" w14:textId="77777777" w:rsidR="00666382" w:rsidRPr="00400045" w:rsidRDefault="00666382" w:rsidP="00084652">
            <w:pPr>
              <w:rPr>
                <w:rFonts w:ascii="Arial" w:hAnsi="Arial" w:cs="Arial"/>
                <w:sz w:val="22"/>
                <w:szCs w:val="22"/>
              </w:rPr>
            </w:pPr>
          </w:p>
          <w:p w14:paraId="3D0B7BEF"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13.8</w:t>
            </w:r>
          </w:p>
          <w:p w14:paraId="7C9E5B4F" w14:textId="77777777" w:rsidR="00666382" w:rsidRPr="00400045" w:rsidRDefault="00666382" w:rsidP="00084652">
            <w:pPr>
              <w:rPr>
                <w:rFonts w:ascii="Arial" w:hAnsi="Arial" w:cs="Arial"/>
                <w:sz w:val="22"/>
                <w:szCs w:val="22"/>
              </w:rPr>
            </w:pPr>
          </w:p>
          <w:p w14:paraId="6221DD95"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17.2</w:t>
            </w:r>
          </w:p>
          <w:p w14:paraId="483E8EF2" w14:textId="77777777" w:rsidR="00666382" w:rsidRPr="00400045" w:rsidRDefault="00666382" w:rsidP="00084652">
            <w:pPr>
              <w:rPr>
                <w:rFonts w:ascii="Arial" w:hAnsi="Arial" w:cs="Arial"/>
                <w:sz w:val="22"/>
                <w:szCs w:val="22"/>
              </w:rPr>
            </w:pPr>
          </w:p>
          <w:p w14:paraId="22FEB062"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13.8</w:t>
            </w:r>
          </w:p>
          <w:p w14:paraId="1FC16A9B" w14:textId="77777777" w:rsidR="00666382" w:rsidRPr="00400045" w:rsidRDefault="00666382" w:rsidP="00084652">
            <w:pPr>
              <w:rPr>
                <w:rFonts w:ascii="Arial" w:hAnsi="Arial" w:cs="Arial"/>
                <w:sz w:val="22"/>
                <w:szCs w:val="22"/>
              </w:rPr>
            </w:pPr>
          </w:p>
          <w:p w14:paraId="5A238F54"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20.7</w:t>
            </w:r>
          </w:p>
          <w:p w14:paraId="213E6D3F" w14:textId="77777777" w:rsidR="00666382" w:rsidRPr="00400045" w:rsidRDefault="00666382" w:rsidP="00084652">
            <w:pPr>
              <w:rPr>
                <w:rFonts w:ascii="Arial" w:hAnsi="Arial" w:cs="Arial"/>
                <w:sz w:val="22"/>
                <w:szCs w:val="22"/>
              </w:rPr>
            </w:pPr>
          </w:p>
          <w:p w14:paraId="72F1DAA8"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6.9</w:t>
            </w:r>
          </w:p>
          <w:p w14:paraId="435E57E4" w14:textId="77777777" w:rsidR="00666382" w:rsidRPr="00400045" w:rsidRDefault="00666382" w:rsidP="00084652">
            <w:pPr>
              <w:rPr>
                <w:rFonts w:ascii="Arial" w:hAnsi="Arial" w:cs="Arial"/>
                <w:sz w:val="22"/>
                <w:szCs w:val="22"/>
              </w:rPr>
            </w:pPr>
          </w:p>
          <w:p w14:paraId="155E9F38" w14:textId="77777777" w:rsidR="00666382" w:rsidRPr="00400045" w:rsidRDefault="00666382" w:rsidP="00084652">
            <w:pPr>
              <w:rPr>
                <w:rFonts w:ascii="Arial" w:hAnsi="Arial" w:cs="Arial"/>
                <w:sz w:val="22"/>
                <w:szCs w:val="22"/>
              </w:rPr>
            </w:pPr>
            <w:r w:rsidRPr="00400045">
              <w:rPr>
                <w:rFonts w:ascii="Arial" w:hAnsi="Arial" w:cs="Arial"/>
                <w:sz w:val="22"/>
                <w:szCs w:val="22"/>
              </w:rPr>
              <w:t xml:space="preserve">   62.1</w:t>
            </w:r>
          </w:p>
        </w:tc>
        <w:tc>
          <w:tcPr>
            <w:tcW w:w="2066" w:type="dxa"/>
            <w:tcBorders>
              <w:top w:val="single" w:sz="4" w:space="0" w:color="7F7F7F"/>
              <w:bottom w:val="single" w:sz="4" w:space="0" w:color="7F7F7F"/>
            </w:tcBorders>
            <w:shd w:val="clear" w:color="auto" w:fill="auto"/>
          </w:tcPr>
          <w:p w14:paraId="6A0EF591" w14:textId="77777777" w:rsidR="00666382" w:rsidRPr="00400045" w:rsidRDefault="00666382" w:rsidP="00084652">
            <w:pPr>
              <w:jc w:val="center"/>
              <w:rPr>
                <w:rFonts w:ascii="Arial" w:eastAsia="Times New Roman" w:hAnsi="Arial" w:cs="Arial"/>
                <w:sz w:val="22"/>
                <w:szCs w:val="22"/>
              </w:rPr>
            </w:pPr>
            <w:r w:rsidRPr="00400045">
              <w:rPr>
                <w:rFonts w:ascii="Arial" w:eastAsia="Times New Roman" w:hAnsi="Arial" w:cs="Arial"/>
                <w:sz w:val="22"/>
                <w:szCs w:val="22"/>
              </w:rPr>
              <w:t>p(abc) =</w:t>
            </w:r>
          </w:p>
          <w:p w14:paraId="5AEFADCA" w14:textId="77777777" w:rsidR="00666382" w:rsidRPr="00400045" w:rsidRDefault="00666382" w:rsidP="00084652">
            <w:pPr>
              <w:jc w:val="center"/>
              <w:rPr>
                <w:rFonts w:ascii="Arial" w:eastAsia="Times New Roman" w:hAnsi="Arial" w:cs="Arial"/>
                <w:sz w:val="22"/>
                <w:szCs w:val="22"/>
              </w:rPr>
            </w:pPr>
          </w:p>
          <w:p w14:paraId="37EB10B9" w14:textId="77777777" w:rsidR="00666382" w:rsidRPr="00400045" w:rsidRDefault="00666382" w:rsidP="00084652">
            <w:pPr>
              <w:jc w:val="center"/>
              <w:rPr>
                <w:rFonts w:ascii="Arial" w:hAnsi="Arial" w:cs="Arial"/>
                <w:sz w:val="22"/>
                <w:szCs w:val="22"/>
              </w:rPr>
            </w:pPr>
            <w:r w:rsidRPr="00400045">
              <w:rPr>
                <w:rFonts w:ascii="Arial" w:hAnsi="Arial" w:cs="Arial"/>
                <w:sz w:val="22"/>
                <w:szCs w:val="22"/>
              </w:rPr>
              <w:t>0.620</w:t>
            </w:r>
          </w:p>
          <w:p w14:paraId="4FED6A17" w14:textId="77777777" w:rsidR="00666382" w:rsidRPr="00400045" w:rsidRDefault="00666382" w:rsidP="00084652">
            <w:pPr>
              <w:jc w:val="center"/>
              <w:rPr>
                <w:rFonts w:ascii="Arial" w:eastAsia="Times New Roman" w:hAnsi="Arial" w:cs="Arial"/>
                <w:sz w:val="22"/>
                <w:szCs w:val="22"/>
              </w:rPr>
            </w:pPr>
          </w:p>
          <w:p w14:paraId="620BC8DF" w14:textId="77777777" w:rsidR="00666382" w:rsidRPr="00400045" w:rsidRDefault="00666382" w:rsidP="00084652">
            <w:pPr>
              <w:jc w:val="center"/>
              <w:rPr>
                <w:rFonts w:ascii="Arial" w:hAnsi="Arial" w:cs="Arial"/>
                <w:sz w:val="22"/>
                <w:szCs w:val="22"/>
              </w:rPr>
            </w:pPr>
            <w:r w:rsidRPr="00400045">
              <w:rPr>
                <w:rFonts w:ascii="Arial" w:hAnsi="Arial" w:cs="Arial"/>
                <w:sz w:val="22"/>
                <w:szCs w:val="22"/>
              </w:rPr>
              <w:t>0.640</w:t>
            </w:r>
          </w:p>
          <w:p w14:paraId="79260F04" w14:textId="77777777" w:rsidR="00666382" w:rsidRPr="00400045" w:rsidRDefault="00666382" w:rsidP="00084652">
            <w:pPr>
              <w:jc w:val="center"/>
              <w:rPr>
                <w:rFonts w:ascii="Arial" w:eastAsia="Times New Roman" w:hAnsi="Arial" w:cs="Arial"/>
                <w:sz w:val="22"/>
                <w:szCs w:val="22"/>
              </w:rPr>
            </w:pPr>
          </w:p>
          <w:p w14:paraId="441AFDE5" w14:textId="77777777" w:rsidR="00666382" w:rsidRPr="00400045" w:rsidRDefault="00666382" w:rsidP="00084652">
            <w:pPr>
              <w:jc w:val="center"/>
              <w:rPr>
                <w:rFonts w:ascii="Arial" w:hAnsi="Arial" w:cs="Arial"/>
                <w:sz w:val="22"/>
                <w:szCs w:val="22"/>
              </w:rPr>
            </w:pPr>
            <w:r w:rsidRPr="00400045">
              <w:rPr>
                <w:rFonts w:ascii="Arial" w:hAnsi="Arial" w:cs="Arial"/>
                <w:sz w:val="22"/>
                <w:szCs w:val="22"/>
              </w:rPr>
              <w:t>0.421</w:t>
            </w:r>
          </w:p>
          <w:p w14:paraId="5A8B1454" w14:textId="77777777" w:rsidR="00666382" w:rsidRPr="00400045" w:rsidRDefault="00666382" w:rsidP="00084652">
            <w:pPr>
              <w:jc w:val="center"/>
              <w:rPr>
                <w:rFonts w:ascii="Arial" w:eastAsia="Times New Roman" w:hAnsi="Arial" w:cs="Arial"/>
                <w:sz w:val="22"/>
                <w:szCs w:val="22"/>
              </w:rPr>
            </w:pPr>
          </w:p>
          <w:p w14:paraId="2497C810" w14:textId="77777777" w:rsidR="00666382" w:rsidRPr="00400045" w:rsidRDefault="00666382" w:rsidP="00084652">
            <w:pPr>
              <w:jc w:val="center"/>
              <w:rPr>
                <w:rFonts w:ascii="Arial" w:hAnsi="Arial" w:cs="Arial"/>
                <w:sz w:val="22"/>
                <w:szCs w:val="22"/>
              </w:rPr>
            </w:pPr>
            <w:r w:rsidRPr="00400045">
              <w:rPr>
                <w:rFonts w:ascii="Arial" w:hAnsi="Arial" w:cs="Arial"/>
                <w:sz w:val="22"/>
                <w:szCs w:val="22"/>
              </w:rPr>
              <w:t>0.899</w:t>
            </w:r>
          </w:p>
          <w:p w14:paraId="6DE2D6B7" w14:textId="77777777" w:rsidR="00666382" w:rsidRPr="00400045" w:rsidRDefault="00666382" w:rsidP="00084652">
            <w:pPr>
              <w:jc w:val="center"/>
              <w:rPr>
                <w:rFonts w:ascii="Arial" w:eastAsia="Times New Roman" w:hAnsi="Arial" w:cs="Arial"/>
                <w:sz w:val="22"/>
                <w:szCs w:val="22"/>
              </w:rPr>
            </w:pPr>
          </w:p>
          <w:p w14:paraId="32542092" w14:textId="77777777" w:rsidR="00666382" w:rsidRPr="00400045" w:rsidRDefault="00666382" w:rsidP="00084652">
            <w:pPr>
              <w:jc w:val="center"/>
              <w:rPr>
                <w:rFonts w:ascii="Arial" w:hAnsi="Arial" w:cs="Arial"/>
                <w:sz w:val="22"/>
                <w:szCs w:val="22"/>
              </w:rPr>
            </w:pPr>
            <w:r w:rsidRPr="00400045">
              <w:rPr>
                <w:rFonts w:ascii="Arial" w:hAnsi="Arial" w:cs="Arial"/>
                <w:sz w:val="22"/>
                <w:szCs w:val="22"/>
              </w:rPr>
              <w:t>0.568</w:t>
            </w:r>
          </w:p>
          <w:p w14:paraId="60723EB4" w14:textId="77777777" w:rsidR="00666382" w:rsidRPr="00400045" w:rsidRDefault="00666382" w:rsidP="00084652">
            <w:pPr>
              <w:jc w:val="center"/>
              <w:rPr>
                <w:rFonts w:ascii="Arial" w:eastAsia="Times New Roman" w:hAnsi="Arial" w:cs="Arial"/>
                <w:sz w:val="22"/>
                <w:szCs w:val="22"/>
              </w:rPr>
            </w:pPr>
          </w:p>
          <w:p w14:paraId="19DC6C0A" w14:textId="77777777" w:rsidR="00666382" w:rsidRPr="00400045" w:rsidRDefault="00666382" w:rsidP="00084652">
            <w:pPr>
              <w:jc w:val="center"/>
              <w:rPr>
                <w:rFonts w:ascii="Arial" w:eastAsia="Times New Roman" w:hAnsi="Arial" w:cs="Arial"/>
                <w:sz w:val="22"/>
                <w:szCs w:val="22"/>
              </w:rPr>
            </w:pPr>
          </w:p>
          <w:p w14:paraId="38297DA5" w14:textId="77777777" w:rsidR="00666382" w:rsidRPr="00400045" w:rsidRDefault="00666382" w:rsidP="00084652">
            <w:pPr>
              <w:jc w:val="center"/>
              <w:rPr>
                <w:rFonts w:ascii="Arial" w:hAnsi="Arial" w:cs="Arial"/>
                <w:sz w:val="22"/>
                <w:szCs w:val="22"/>
              </w:rPr>
            </w:pPr>
            <w:r w:rsidRPr="00400045">
              <w:rPr>
                <w:rFonts w:ascii="Arial" w:hAnsi="Arial" w:cs="Arial"/>
                <w:sz w:val="22"/>
                <w:szCs w:val="22"/>
              </w:rPr>
              <w:t>0.342</w:t>
            </w:r>
          </w:p>
          <w:p w14:paraId="2AC5FDC2" w14:textId="77777777" w:rsidR="00666382" w:rsidRPr="00400045" w:rsidRDefault="00666382" w:rsidP="00084652">
            <w:pPr>
              <w:jc w:val="center"/>
              <w:rPr>
                <w:rFonts w:ascii="Arial" w:eastAsia="Times New Roman" w:hAnsi="Arial" w:cs="Arial"/>
                <w:sz w:val="22"/>
                <w:szCs w:val="22"/>
              </w:rPr>
            </w:pPr>
          </w:p>
          <w:p w14:paraId="08A4B4A7" w14:textId="77777777" w:rsidR="00666382" w:rsidRPr="00400045" w:rsidRDefault="00666382" w:rsidP="00084652">
            <w:pPr>
              <w:jc w:val="center"/>
              <w:rPr>
                <w:rFonts w:ascii="Arial" w:hAnsi="Arial" w:cs="Arial"/>
                <w:sz w:val="22"/>
                <w:szCs w:val="22"/>
              </w:rPr>
            </w:pPr>
            <w:r w:rsidRPr="00400045">
              <w:rPr>
                <w:rFonts w:ascii="Arial" w:hAnsi="Arial" w:cs="Arial"/>
                <w:sz w:val="22"/>
                <w:szCs w:val="22"/>
              </w:rPr>
              <w:t>0.390</w:t>
            </w:r>
          </w:p>
          <w:p w14:paraId="31B30E7C" w14:textId="77777777" w:rsidR="00666382" w:rsidRPr="00400045" w:rsidRDefault="00666382" w:rsidP="00084652">
            <w:pPr>
              <w:jc w:val="center"/>
              <w:rPr>
                <w:rFonts w:ascii="Arial" w:eastAsia="Times New Roman" w:hAnsi="Arial" w:cs="Arial"/>
                <w:sz w:val="22"/>
                <w:szCs w:val="22"/>
              </w:rPr>
            </w:pPr>
          </w:p>
          <w:p w14:paraId="3D3F7E25" w14:textId="77777777" w:rsidR="00666382" w:rsidRPr="00400045" w:rsidRDefault="00666382" w:rsidP="00084652">
            <w:pPr>
              <w:jc w:val="center"/>
              <w:rPr>
                <w:rFonts w:ascii="Arial" w:hAnsi="Arial" w:cs="Arial"/>
                <w:sz w:val="22"/>
                <w:szCs w:val="22"/>
              </w:rPr>
            </w:pPr>
            <w:r w:rsidRPr="00400045">
              <w:rPr>
                <w:rFonts w:ascii="Arial" w:hAnsi="Arial" w:cs="Arial"/>
                <w:sz w:val="22"/>
                <w:szCs w:val="22"/>
              </w:rPr>
              <w:t>0.712</w:t>
            </w:r>
          </w:p>
          <w:p w14:paraId="47D715C7" w14:textId="77777777" w:rsidR="00666382" w:rsidRPr="00400045" w:rsidRDefault="00666382" w:rsidP="00084652">
            <w:pPr>
              <w:jc w:val="center"/>
              <w:rPr>
                <w:rFonts w:ascii="Arial" w:eastAsia="Times New Roman" w:hAnsi="Arial" w:cs="Arial"/>
                <w:sz w:val="22"/>
                <w:szCs w:val="22"/>
              </w:rPr>
            </w:pPr>
          </w:p>
          <w:p w14:paraId="216B3FF2" w14:textId="77777777" w:rsidR="00666382" w:rsidRPr="00400045" w:rsidRDefault="00666382" w:rsidP="00084652">
            <w:pPr>
              <w:jc w:val="center"/>
              <w:rPr>
                <w:rFonts w:ascii="Arial" w:hAnsi="Arial" w:cs="Arial"/>
                <w:sz w:val="22"/>
                <w:szCs w:val="22"/>
              </w:rPr>
            </w:pPr>
            <w:r w:rsidRPr="00400045">
              <w:rPr>
                <w:rFonts w:ascii="Arial" w:hAnsi="Arial" w:cs="Arial"/>
                <w:sz w:val="22"/>
                <w:szCs w:val="22"/>
              </w:rPr>
              <w:t>0.052</w:t>
            </w:r>
          </w:p>
          <w:p w14:paraId="2A80F9C9" w14:textId="77777777" w:rsidR="00666382" w:rsidRPr="00400045" w:rsidRDefault="00666382" w:rsidP="00084652">
            <w:pPr>
              <w:jc w:val="center"/>
              <w:rPr>
                <w:rFonts w:ascii="Arial" w:eastAsia="Times New Roman" w:hAnsi="Arial" w:cs="Arial"/>
                <w:sz w:val="22"/>
                <w:szCs w:val="22"/>
              </w:rPr>
            </w:pPr>
          </w:p>
          <w:p w14:paraId="30FB69D0" w14:textId="77777777" w:rsidR="00666382" w:rsidRPr="00400045" w:rsidRDefault="00666382" w:rsidP="00084652">
            <w:pPr>
              <w:jc w:val="center"/>
              <w:rPr>
                <w:rFonts w:ascii="Arial" w:hAnsi="Arial" w:cs="Arial"/>
                <w:sz w:val="22"/>
                <w:szCs w:val="22"/>
              </w:rPr>
            </w:pPr>
            <w:r w:rsidRPr="00400045">
              <w:rPr>
                <w:rFonts w:ascii="Arial" w:hAnsi="Arial" w:cs="Arial"/>
                <w:sz w:val="22"/>
                <w:szCs w:val="22"/>
              </w:rPr>
              <w:t>0.053</w:t>
            </w:r>
          </w:p>
          <w:p w14:paraId="38172994" w14:textId="77777777" w:rsidR="00666382" w:rsidRPr="00400045" w:rsidRDefault="00666382" w:rsidP="00084652">
            <w:pPr>
              <w:jc w:val="center"/>
              <w:rPr>
                <w:rFonts w:ascii="Arial" w:eastAsia="Times New Roman" w:hAnsi="Arial" w:cs="Arial"/>
                <w:sz w:val="22"/>
                <w:szCs w:val="22"/>
              </w:rPr>
            </w:pPr>
          </w:p>
          <w:p w14:paraId="6BA2E483" w14:textId="77777777" w:rsidR="00666382" w:rsidRPr="00400045" w:rsidRDefault="00666382" w:rsidP="00084652">
            <w:pPr>
              <w:jc w:val="center"/>
              <w:rPr>
                <w:rFonts w:ascii="Arial" w:hAnsi="Arial" w:cs="Arial"/>
                <w:sz w:val="22"/>
                <w:szCs w:val="22"/>
              </w:rPr>
            </w:pPr>
            <w:r w:rsidRPr="00400045">
              <w:rPr>
                <w:rFonts w:ascii="Arial" w:hAnsi="Arial" w:cs="Arial"/>
                <w:sz w:val="22"/>
                <w:szCs w:val="22"/>
              </w:rPr>
              <w:t>0.952</w:t>
            </w:r>
          </w:p>
          <w:p w14:paraId="632555F2" w14:textId="77777777" w:rsidR="00666382" w:rsidRPr="00400045" w:rsidRDefault="00666382" w:rsidP="00084652">
            <w:pPr>
              <w:jc w:val="center"/>
              <w:rPr>
                <w:rFonts w:ascii="Arial" w:eastAsia="Times New Roman" w:hAnsi="Arial" w:cs="Arial"/>
                <w:sz w:val="22"/>
                <w:szCs w:val="22"/>
              </w:rPr>
            </w:pPr>
          </w:p>
          <w:p w14:paraId="2A5F1588" w14:textId="77777777" w:rsidR="00666382" w:rsidRPr="00400045" w:rsidRDefault="00666382" w:rsidP="00084652">
            <w:pPr>
              <w:jc w:val="center"/>
              <w:rPr>
                <w:rFonts w:ascii="Arial" w:eastAsia="Times New Roman" w:hAnsi="Arial" w:cs="Arial"/>
                <w:sz w:val="22"/>
                <w:szCs w:val="22"/>
              </w:rPr>
            </w:pPr>
            <w:r w:rsidRPr="00400045">
              <w:rPr>
                <w:rFonts w:ascii="Arial" w:hAnsi="Arial" w:cs="Arial"/>
                <w:sz w:val="22"/>
                <w:szCs w:val="22"/>
              </w:rPr>
              <w:t>0.634</w:t>
            </w:r>
          </w:p>
        </w:tc>
      </w:tr>
    </w:tbl>
    <w:p w14:paraId="071BCE2D" w14:textId="77777777" w:rsidR="00FB0A4A" w:rsidRPr="00400045" w:rsidRDefault="001020CB" w:rsidP="009A6359">
      <w:pPr>
        <w:rPr>
          <w:rFonts w:ascii="Arial" w:hAnsi="Arial" w:cs="Arial"/>
          <w:sz w:val="22"/>
          <w:szCs w:val="22"/>
        </w:rPr>
      </w:pPr>
      <w:r w:rsidRPr="00400045">
        <w:rPr>
          <w:rFonts w:ascii="Arial" w:hAnsi="Arial" w:cs="Arial"/>
          <w:sz w:val="22"/>
          <w:szCs w:val="22"/>
        </w:rPr>
        <w:t>Note. Dopaminergic (DA) receptor antagonist medications include quetiapine, risperidone, olanzapine, ziprasidone, and prochlorperazine. DA receptor agonists include bupropion, amphetamines, dextroamphetamines, and methylphenidate.</w:t>
      </w:r>
      <w:r w:rsidR="009A6359" w:rsidRPr="00400045">
        <w:rPr>
          <w:rFonts w:ascii="Arial" w:hAnsi="Arial" w:cs="Arial"/>
          <w:sz w:val="22"/>
          <w:szCs w:val="22"/>
        </w:rPr>
        <w:t xml:space="preserve"> </w:t>
      </w:r>
      <w:r w:rsidR="00C94CE8" w:rsidRPr="00400045">
        <w:rPr>
          <w:rFonts w:ascii="Arial" w:hAnsi="Arial" w:cs="Arial"/>
          <w:sz w:val="22"/>
          <w:szCs w:val="22"/>
        </w:rPr>
        <w:t xml:space="preserve">All participants prescribed acute-acting psychotropic medications refrained </w:t>
      </w:r>
      <w:r w:rsidR="00BF4861" w:rsidRPr="00400045">
        <w:rPr>
          <w:rFonts w:ascii="Arial" w:hAnsi="Arial" w:cs="Arial"/>
          <w:sz w:val="22"/>
          <w:szCs w:val="22"/>
        </w:rPr>
        <w:t xml:space="preserve">from taking </w:t>
      </w:r>
      <w:r w:rsidR="00C94CE8" w:rsidRPr="00400045">
        <w:rPr>
          <w:rFonts w:ascii="Arial" w:hAnsi="Arial" w:cs="Arial"/>
          <w:sz w:val="22"/>
          <w:szCs w:val="22"/>
        </w:rPr>
        <w:t xml:space="preserve">that medication </w:t>
      </w:r>
      <w:r w:rsidR="00183E1B" w:rsidRPr="00400045">
        <w:rPr>
          <w:rFonts w:ascii="Arial" w:hAnsi="Arial" w:cs="Arial"/>
          <w:sz w:val="22"/>
          <w:szCs w:val="22"/>
        </w:rPr>
        <w:t>on the day of the scan</w:t>
      </w:r>
      <w:r w:rsidR="00C94CE8" w:rsidRPr="00400045">
        <w:rPr>
          <w:rFonts w:ascii="Arial" w:hAnsi="Arial" w:cs="Arial"/>
          <w:sz w:val="22"/>
          <w:szCs w:val="22"/>
        </w:rPr>
        <w:t xml:space="preserve"> and at least two hours afterwards. </w:t>
      </w:r>
      <w:r w:rsidR="00287054" w:rsidRPr="00400045">
        <w:rPr>
          <w:rFonts w:ascii="Arial" w:hAnsi="Arial" w:cs="Arial"/>
          <w:sz w:val="22"/>
          <w:szCs w:val="22"/>
        </w:rPr>
        <w:t xml:space="preserve">All scans occurred between the hours of 1300-1900. </w:t>
      </w:r>
      <w:r w:rsidR="00C94CE8" w:rsidRPr="00400045">
        <w:rPr>
          <w:rFonts w:ascii="Arial" w:hAnsi="Arial" w:cs="Arial"/>
          <w:sz w:val="22"/>
          <w:szCs w:val="22"/>
        </w:rPr>
        <w:t>Benzodiazepine medication types</w:t>
      </w:r>
      <w:r w:rsidR="00E37003" w:rsidRPr="00400045">
        <w:rPr>
          <w:rFonts w:ascii="Arial" w:hAnsi="Arial" w:cs="Arial"/>
          <w:sz w:val="22"/>
          <w:szCs w:val="22"/>
        </w:rPr>
        <w:t>, including alprazolam, diazepam,</w:t>
      </w:r>
      <w:r w:rsidR="00BD3B11" w:rsidRPr="00400045">
        <w:rPr>
          <w:rFonts w:ascii="Arial" w:hAnsi="Arial" w:cs="Arial"/>
          <w:sz w:val="22"/>
          <w:szCs w:val="22"/>
        </w:rPr>
        <w:t xml:space="preserve"> and lorazepam</w:t>
      </w:r>
      <w:r w:rsidR="00E37003" w:rsidRPr="00400045">
        <w:rPr>
          <w:rFonts w:ascii="Arial" w:hAnsi="Arial" w:cs="Arial"/>
          <w:sz w:val="22"/>
          <w:szCs w:val="22"/>
        </w:rPr>
        <w:t>,</w:t>
      </w:r>
      <w:r w:rsidR="00C94CE8" w:rsidRPr="00400045">
        <w:rPr>
          <w:rFonts w:ascii="Arial" w:hAnsi="Arial" w:cs="Arial"/>
          <w:sz w:val="22"/>
          <w:szCs w:val="22"/>
        </w:rPr>
        <w:t xml:space="preserve"> did not differ between </w:t>
      </w:r>
      <w:r w:rsidR="00E37003" w:rsidRPr="00400045">
        <w:rPr>
          <w:rFonts w:ascii="Arial" w:hAnsi="Arial" w:cs="Arial"/>
          <w:sz w:val="22"/>
          <w:szCs w:val="22"/>
        </w:rPr>
        <w:t xml:space="preserve">drug groups, </w:t>
      </w:r>
      <w:r w:rsidR="00E37003" w:rsidRPr="00400045">
        <w:rPr>
          <w:rFonts w:ascii="Arial" w:hAnsi="Arial" w:cs="Arial"/>
          <w:i/>
          <w:sz w:val="22"/>
          <w:szCs w:val="22"/>
        </w:rPr>
        <w:t>p</w:t>
      </w:r>
      <w:r w:rsidR="00E37003" w:rsidRPr="00400045">
        <w:rPr>
          <w:rFonts w:ascii="Arial" w:hAnsi="Arial" w:cs="Arial"/>
          <w:sz w:val="22"/>
          <w:szCs w:val="22"/>
        </w:rPr>
        <w:t xml:space="preserve">(abc) = 0.527. Additionally, stimulant medication types, including </w:t>
      </w:r>
      <w:r w:rsidR="00BD3B11" w:rsidRPr="00400045">
        <w:rPr>
          <w:rFonts w:ascii="Arial" w:hAnsi="Arial" w:cs="Arial"/>
          <w:sz w:val="22"/>
          <w:szCs w:val="22"/>
        </w:rPr>
        <w:t>dextroamphetamine/levoamphetamine</w:t>
      </w:r>
      <w:r w:rsidR="00E37003" w:rsidRPr="00400045">
        <w:rPr>
          <w:rFonts w:ascii="Arial" w:hAnsi="Arial" w:cs="Arial"/>
          <w:sz w:val="22"/>
          <w:szCs w:val="22"/>
        </w:rPr>
        <w:t xml:space="preserve">, phentermine, </w:t>
      </w:r>
      <w:r w:rsidR="00BD3B11" w:rsidRPr="00400045">
        <w:rPr>
          <w:rFonts w:ascii="Arial" w:hAnsi="Arial" w:cs="Arial"/>
          <w:sz w:val="22"/>
          <w:szCs w:val="22"/>
        </w:rPr>
        <w:t>methylphenidate</w:t>
      </w:r>
      <w:r w:rsidR="00E37003" w:rsidRPr="00400045">
        <w:rPr>
          <w:rFonts w:ascii="Arial" w:hAnsi="Arial" w:cs="Arial"/>
          <w:sz w:val="22"/>
          <w:szCs w:val="22"/>
        </w:rPr>
        <w:t xml:space="preserve">, and </w:t>
      </w:r>
      <w:r w:rsidR="00BD3B11" w:rsidRPr="00400045">
        <w:rPr>
          <w:rFonts w:ascii="Arial" w:hAnsi="Arial" w:cs="Arial"/>
          <w:sz w:val="22"/>
          <w:szCs w:val="22"/>
        </w:rPr>
        <w:t>lisdexamfetamine,</w:t>
      </w:r>
      <w:r w:rsidR="00E37003" w:rsidRPr="00400045">
        <w:rPr>
          <w:rFonts w:ascii="Arial" w:hAnsi="Arial" w:cs="Arial"/>
          <w:sz w:val="22"/>
          <w:szCs w:val="22"/>
        </w:rPr>
        <w:t xml:space="preserve"> did not differ between drug groups, </w:t>
      </w:r>
      <w:r w:rsidR="00E37003" w:rsidRPr="00400045">
        <w:rPr>
          <w:rFonts w:ascii="Arial" w:hAnsi="Arial" w:cs="Arial"/>
          <w:i/>
          <w:sz w:val="22"/>
          <w:szCs w:val="22"/>
        </w:rPr>
        <w:t>p</w:t>
      </w:r>
      <w:r w:rsidR="00E37003" w:rsidRPr="00400045">
        <w:rPr>
          <w:rFonts w:ascii="Arial" w:hAnsi="Arial" w:cs="Arial"/>
          <w:sz w:val="22"/>
          <w:szCs w:val="22"/>
        </w:rPr>
        <w:t>(abc) = 0.440.</w:t>
      </w:r>
    </w:p>
    <w:p w14:paraId="50C13B03" w14:textId="77777777" w:rsidR="009A6359" w:rsidRPr="00400045" w:rsidRDefault="009A6359" w:rsidP="009A6359">
      <w:pPr>
        <w:rPr>
          <w:rFonts w:ascii="Arial" w:hAnsi="Arial" w:cs="Arial"/>
          <w:sz w:val="22"/>
          <w:szCs w:val="22"/>
        </w:rPr>
      </w:pPr>
      <w:r w:rsidRPr="00400045">
        <w:rPr>
          <w:rFonts w:ascii="Arial" w:hAnsi="Arial" w:cs="Arial"/>
          <w:sz w:val="22"/>
          <w:szCs w:val="22"/>
        </w:rPr>
        <w:t>*</w:t>
      </w:r>
      <w:r w:rsidR="00FB0A4A" w:rsidRPr="00400045">
        <w:rPr>
          <w:rFonts w:ascii="Arial" w:hAnsi="Arial" w:cs="Arial"/>
          <w:sz w:val="22"/>
          <w:szCs w:val="22"/>
        </w:rPr>
        <w:t>Estradiol</w:t>
      </w:r>
      <w:r w:rsidR="00891180" w:rsidRPr="00400045">
        <w:rPr>
          <w:rFonts w:ascii="Arial" w:hAnsi="Arial" w:cs="Arial"/>
          <w:sz w:val="22"/>
          <w:szCs w:val="22"/>
        </w:rPr>
        <w:t xml:space="preserve"> concentration was calculated</w:t>
      </w:r>
      <w:r w:rsidR="00FB0A4A" w:rsidRPr="00400045">
        <w:rPr>
          <w:rFonts w:ascii="Arial" w:hAnsi="Arial" w:cs="Arial"/>
          <w:sz w:val="22"/>
          <w:szCs w:val="22"/>
        </w:rPr>
        <w:t xml:space="preserve"> using enzyme immunoassay</w:t>
      </w:r>
      <w:r w:rsidR="00891180" w:rsidRPr="00400045">
        <w:rPr>
          <w:rFonts w:ascii="Arial" w:hAnsi="Arial" w:cs="Arial"/>
          <w:sz w:val="22"/>
          <w:szCs w:val="22"/>
        </w:rPr>
        <w:t xml:space="preserve"> </w:t>
      </w:r>
      <w:r w:rsidR="00FB0A4A" w:rsidRPr="00400045">
        <w:rPr>
          <w:rFonts w:ascii="Arial" w:hAnsi="Arial" w:cs="Arial"/>
          <w:sz w:val="22"/>
          <w:szCs w:val="22"/>
        </w:rPr>
        <w:t xml:space="preserve">upon samples collected immediately following the second scan session. Salivary samples were only available among a subset of participants across both sites and drug groups; </w:t>
      </w:r>
      <w:r w:rsidRPr="00400045">
        <w:rPr>
          <w:rFonts w:ascii="Arial" w:hAnsi="Arial" w:cs="Arial"/>
          <w:sz w:val="22"/>
          <w:szCs w:val="22"/>
        </w:rPr>
        <w:t>N</w:t>
      </w:r>
      <w:r w:rsidRPr="00400045">
        <w:rPr>
          <w:rFonts w:ascii="Arial" w:hAnsi="Arial" w:cs="Arial"/>
          <w:sz w:val="22"/>
          <w:szCs w:val="22"/>
          <w:vertAlign w:val="subscript"/>
        </w:rPr>
        <w:t>a</w:t>
      </w:r>
      <w:r w:rsidRPr="00400045">
        <w:rPr>
          <w:rFonts w:ascii="Arial" w:hAnsi="Arial" w:cs="Arial"/>
          <w:sz w:val="22"/>
          <w:szCs w:val="22"/>
        </w:rPr>
        <w:t>=21, N</w:t>
      </w:r>
      <w:r w:rsidRPr="00400045">
        <w:rPr>
          <w:rFonts w:ascii="Arial" w:hAnsi="Arial" w:cs="Arial"/>
          <w:sz w:val="22"/>
          <w:szCs w:val="22"/>
          <w:vertAlign w:val="subscript"/>
        </w:rPr>
        <w:t>b</w:t>
      </w:r>
      <w:r w:rsidRPr="00400045">
        <w:rPr>
          <w:rFonts w:ascii="Arial" w:hAnsi="Arial" w:cs="Arial"/>
          <w:sz w:val="22"/>
          <w:szCs w:val="22"/>
        </w:rPr>
        <w:t>=18, N</w:t>
      </w:r>
      <w:r w:rsidRPr="00400045">
        <w:rPr>
          <w:rFonts w:ascii="Arial" w:hAnsi="Arial" w:cs="Arial"/>
          <w:sz w:val="22"/>
          <w:szCs w:val="22"/>
          <w:vertAlign w:val="subscript"/>
        </w:rPr>
        <w:t>c</w:t>
      </w:r>
      <w:r w:rsidRPr="00400045">
        <w:rPr>
          <w:rFonts w:ascii="Arial" w:hAnsi="Arial" w:cs="Arial"/>
          <w:sz w:val="22"/>
          <w:szCs w:val="22"/>
        </w:rPr>
        <w:t>=15</w:t>
      </w:r>
      <w:r w:rsidR="00FB0A4A" w:rsidRPr="00400045">
        <w:rPr>
          <w:rFonts w:ascii="Arial" w:hAnsi="Arial" w:cs="Arial"/>
          <w:sz w:val="22"/>
          <w:szCs w:val="22"/>
        </w:rPr>
        <w:t>.</w:t>
      </w:r>
    </w:p>
    <w:p w14:paraId="6F100F55" w14:textId="6F10148D" w:rsidR="005F4636" w:rsidRPr="00400045" w:rsidRDefault="00B638D5" w:rsidP="00F35A05">
      <w:pPr>
        <w:contextualSpacing/>
        <w:rPr>
          <w:rFonts w:ascii="Arial" w:hAnsi="Arial" w:cs="Arial"/>
          <w:sz w:val="22"/>
          <w:szCs w:val="22"/>
        </w:rPr>
      </w:pPr>
      <w:r w:rsidRPr="00400045">
        <w:rPr>
          <w:rFonts w:ascii="Arial" w:hAnsi="Arial" w:cs="Arial"/>
          <w:noProof/>
          <w:sz w:val="22"/>
          <w:szCs w:val="22"/>
        </w:rPr>
        <w:lastRenderedPageBreak/>
        <mc:AlternateContent>
          <mc:Choice Requires="wps">
            <w:drawing>
              <wp:anchor distT="45720" distB="45720" distL="114300" distR="114300" simplePos="0" relativeHeight="251661824" behindDoc="0" locked="0" layoutInCell="1" allowOverlap="1" wp14:anchorId="56F1529E" wp14:editId="3117EAA3">
                <wp:simplePos x="0" y="0"/>
                <wp:positionH relativeFrom="margin">
                  <wp:align>right</wp:align>
                </wp:positionH>
                <wp:positionV relativeFrom="paragraph">
                  <wp:posOffset>3731895</wp:posOffset>
                </wp:positionV>
                <wp:extent cx="4057650" cy="1404620"/>
                <wp:effectExtent l="8255" t="0" r="8255" b="825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4057650" cy="1404620"/>
                        </a:xfrm>
                        <a:prstGeom prst="rect">
                          <a:avLst/>
                        </a:prstGeom>
                        <a:solidFill>
                          <a:srgbClr val="FFFFFF"/>
                        </a:solidFill>
                        <a:ln w="9525">
                          <a:noFill/>
                          <a:miter lim="800000"/>
                          <a:headEnd/>
                          <a:tailEnd/>
                        </a:ln>
                      </wps:spPr>
                      <wps:txbx>
                        <w:txbxContent>
                          <w:p w14:paraId="1F5A8795" w14:textId="77777777" w:rsidR="00B638D5" w:rsidRPr="00B638D5" w:rsidRDefault="00B638D5" w:rsidP="00B638D5">
                            <w:pPr>
                              <w:rPr>
                                <w:rFonts w:ascii="Arial" w:hAnsi="Arial" w:cs="Arial"/>
                                <w:sz w:val="22"/>
                                <w:szCs w:val="22"/>
                              </w:rPr>
                            </w:pPr>
                            <w:r w:rsidRPr="00B638D5">
                              <w:rPr>
                                <w:rFonts w:ascii="Arial" w:hAnsi="Arial" w:cs="Arial"/>
                                <w:b/>
                                <w:bCs/>
                                <w:sz w:val="22"/>
                                <w:szCs w:val="22"/>
                              </w:rPr>
                              <w:t>Supplemental Figure 1</w:t>
                            </w:r>
                            <w:r w:rsidRPr="00B638D5">
                              <w:rPr>
                                <w:rFonts w:ascii="Arial" w:hAnsi="Arial" w:cs="Arial"/>
                                <w:sz w:val="22"/>
                                <w:szCs w:val="22"/>
                              </w:rPr>
                              <w:t>. Participant enrollment through the study desig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56F1529E" id="_x0000_t202" coordsize="21600,21600" o:spt="202" path="m,l,21600r21600,l21600,xe">
                <v:stroke joinstyle="miter"/>
                <v:path gradientshapeok="t" o:connecttype="rect"/>
              </v:shapetype>
              <v:shape id="Text Box 2" o:spid="_x0000_s1026" type="#_x0000_t202" style="position:absolute;margin-left:268.3pt;margin-top:293.85pt;width:319.5pt;height:110.6pt;rotation:-90;z-index:25166182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" stroked="f">
                <v:textbox style="mso-fit-shape-to-text:t">
                  <w:txbxContent>
                    <w:p w14:paraId="1F5A8795" w14:textId="77777777" w:rsidR="00B638D5" w:rsidRPr="00B638D5" w:rsidRDefault="00B638D5" w:rsidP="00B638D5">
                      <w:pPr>
                        <w:rPr>
                          <w:rFonts w:ascii="Arial" w:hAnsi="Arial" w:cs="Arial"/>
                          <w:sz w:val="22"/>
                          <w:szCs w:val="22"/>
                        </w:rPr>
                      </w:pPr>
                      <w:r w:rsidRPr="00B638D5">
                        <w:rPr>
                          <w:rFonts w:ascii="Arial" w:hAnsi="Arial" w:cs="Arial"/>
                          <w:b/>
                          <w:bCs/>
                          <w:sz w:val="22"/>
                          <w:szCs w:val="22"/>
                        </w:rPr>
                        <w:t>Supplemental Figure 1</w:t>
                      </w:r>
                      <w:r w:rsidRPr="00B638D5">
                        <w:rPr>
                          <w:rFonts w:ascii="Arial" w:hAnsi="Arial" w:cs="Arial"/>
                          <w:sz w:val="22"/>
                          <w:szCs w:val="22"/>
                        </w:rPr>
                        <w:t>. Participant enrollment through the study design</w:t>
                      </w:r>
                    </w:p>
                  </w:txbxContent>
                </v:textbox>
                <w10:wrap type="square" anchorx="margin"/>
              </v:shape>
            </w:pict>
          </mc:Fallback>
        </mc:AlternateContent>
      </w:r>
      <w:r w:rsidRPr="00400045">
        <w:rPr>
          <w:rFonts w:ascii="Arial" w:hAnsi="Arial" w:cs="Arial"/>
          <w:noProof/>
          <w:sz w:val="22"/>
          <w:szCs w:val="22"/>
        </w:rPr>
        <w:drawing>
          <wp:anchor distT="0" distB="0" distL="114300" distR="114300" simplePos="0" relativeHeight="251657728" behindDoc="0" locked="0" layoutInCell="1" allowOverlap="1" wp14:anchorId="6F05684E" wp14:editId="4A0B5DBD">
            <wp:simplePos x="0" y="0"/>
            <wp:positionH relativeFrom="column">
              <wp:posOffset>-2113353</wp:posOffset>
            </wp:positionH>
            <wp:positionV relativeFrom="paragraph">
              <wp:posOffset>1199588</wp:posOffset>
            </wp:positionV>
            <wp:extent cx="8460105" cy="6062199"/>
            <wp:effectExtent l="0" t="952" r="0" b="0"/>
            <wp:wrapSquare wrapText="bothSides"/>
            <wp:docPr id="1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5"/>
                    <pic:cNvPicPr>
                      <a:picLocks noChangeAspect="1"/>
                    </pic:cNvPicPr>
                  </pic:nvPicPr>
                  <pic:blipFill>
                    <a:blip r:embed="rId7" cstate="email">
                      <a:extLst>
                        <a:ext uri="{28A0092B-C50C-407E-A947-70E740481C1C}">
                          <a14:useLocalDpi xmlns:a14="http://schemas.microsoft.com/office/drawing/2010/main"/>
                        </a:ext>
                      </a:extLst>
                    </a:blip>
                    <a:srcRect/>
                    <a:stretch>
                      <a:fillRect/>
                    </a:stretch>
                  </pic:blipFill>
                  <pic:spPr bwMode="auto">
                    <a:xfrm rot="16200000">
                      <a:off x="0" y="0"/>
                      <a:ext cx="8460105" cy="60621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p>
    <w:p w14:paraId="56292D02" w14:textId="6AAEACC2" w:rsidR="005B022A" w:rsidRPr="00400045" w:rsidRDefault="003C25C5" w:rsidP="00926701">
      <w:pPr>
        <w:jc w:val="center"/>
        <w:rPr>
          <w:rFonts w:ascii="Arial" w:hAnsi="Arial" w:cs="Arial"/>
          <w:sz w:val="22"/>
          <w:szCs w:val="22"/>
        </w:rPr>
      </w:pPr>
      <w:r w:rsidRPr="00400045">
        <w:rPr>
          <w:noProof/>
        </w:rPr>
        <w:lastRenderedPageBreak/>
        <mc:AlternateContent>
          <mc:Choice Requires="wps">
            <w:drawing>
              <wp:anchor distT="45720" distB="45720" distL="114300" distR="114300" simplePos="0" relativeHeight="251653632" behindDoc="0" locked="0" layoutInCell="1" allowOverlap="1" wp14:anchorId="5E4E1F48" wp14:editId="6BC9FB13">
                <wp:simplePos x="0" y="0"/>
                <wp:positionH relativeFrom="column">
                  <wp:posOffset>-699770</wp:posOffset>
                </wp:positionH>
                <wp:positionV relativeFrom="paragraph">
                  <wp:posOffset>3090545</wp:posOffset>
                </wp:positionV>
                <wp:extent cx="7298690" cy="2717165"/>
                <wp:effectExtent l="0" t="0" r="0" b="0"/>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98690" cy="2717165"/>
                        </a:xfrm>
                        <a:prstGeom prst="rect">
                          <a:avLst/>
                        </a:prstGeom>
                        <a:noFill/>
                        <a:ln w="9525">
                          <a:noFill/>
                          <a:miter lim="800000"/>
                          <a:headEnd/>
                          <a:tailEnd/>
                        </a:ln>
                      </wps:spPr>
                      <wps:txbx>
                        <w:txbxContent>
                          <w:p w14:paraId="19C48CB3" w14:textId="77777777" w:rsidR="004326C2" w:rsidRPr="00670E86" w:rsidRDefault="004326C2" w:rsidP="005B022A">
                            <w:pPr>
                              <w:rPr>
                                <w:rFonts w:ascii="Arial" w:hAnsi="Arial" w:cs="Arial"/>
                                <w:sz w:val="22"/>
                                <w:szCs w:val="22"/>
                              </w:rPr>
                            </w:pPr>
                            <w:r w:rsidRPr="00670E86">
                              <w:rPr>
                                <w:rFonts w:ascii="Arial" w:hAnsi="Arial" w:cs="Arial"/>
                                <w:b/>
                                <w:sz w:val="22"/>
                              </w:rPr>
                              <w:t>Supplemental Figure 2.</w:t>
                            </w:r>
                            <w:r w:rsidRPr="00670E86">
                              <w:rPr>
                                <w:rFonts w:ascii="Arial" w:hAnsi="Arial" w:cs="Arial"/>
                                <w:sz w:val="22"/>
                              </w:rPr>
                              <w:t xml:space="preserve"> Fear Conditioning, Fear Extinction, and Fear Recall Task Structure. On Day 1 of scanning, participants completed the fear conditioning and fear extinction task in fMRI. </w:t>
                            </w:r>
                            <w:r w:rsidRPr="00670E86">
                              <w:rPr>
                                <w:rFonts w:ascii="Arial" w:hAnsi="Arial" w:cs="Arial"/>
                                <w:sz w:val="22"/>
                                <w:szCs w:val="22"/>
                              </w:rPr>
                              <w:t xml:space="preserve">The unconditioned stimulus (US) was an electric shock, which participants calibrated to an intensity level of 7/10 on a Likert scale. Conditioned stimuli consisted of triangles and circles, each displayed for 3s with a jittered inter-trial interval of 2-6s, and counterbalanced across participants. An initial baseline phase consisted of 6 presentations of each stimulus with no UCS onsets. The task then alternated between acquisition and extinction phases for 156 trials, with two presentations of each phase. The acquisition phase presented each CS 18 times, with a shock occurring 2.5s following CS+ presentation with a 50% reinforcement schedule. The extinction phase presented each stimulus 18 times and no shocks occurred. Participants returned for a recall test 24 hours later using a similar procedure and task design. Participants first recalibrated the US intensity again to a 7 on a 10 point Likert scale. The recall task alternated between acquisition and extinction contexts, in a pseudorandom order for a total of 6 context repetitions, and presented two CS+ and CS- stimuli per context presentation (i.e., 12 total CS+ and CS- repetitions). Each stimulus was again presented for 3s with a jittered inter-trial interval of 2-6s. After the first run of the task, participants then received a single uncued US presentation (i.e., reinstatement), and then participants completed again the identical task as implemented in the first ru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4E1F48" id="_x0000_s1027" type="#_x0000_t202" style="position:absolute;left:0;text-align:left;margin-left:-55.1pt;margin-top:243.35pt;width:574.7pt;height:213.95pt;z-index:251653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" filled="f" stroked="f">
                <v:textbox>
                  <w:txbxContent>
                    <w:p w14:paraId="19C48CB3" w14:textId="77777777" w:rsidR="004326C2" w:rsidRPr="00670E86" w:rsidRDefault="004326C2" w:rsidP="005B022A">
                      <w:pPr>
                        <w:rPr>
                          <w:rFonts w:ascii="Arial" w:hAnsi="Arial" w:cs="Arial"/>
                          <w:sz w:val="22"/>
                          <w:szCs w:val="22"/>
                        </w:rPr>
                      </w:pPr>
                      <w:r w:rsidRPr="00670E86">
                        <w:rPr>
                          <w:rFonts w:ascii="Arial" w:hAnsi="Arial" w:cs="Arial"/>
                          <w:b/>
                          <w:sz w:val="22"/>
                        </w:rPr>
                        <w:t>Supplemental Figure 2.</w:t>
                      </w:r>
                      <w:r w:rsidRPr="00670E86">
                        <w:rPr>
                          <w:rFonts w:ascii="Arial" w:hAnsi="Arial" w:cs="Arial"/>
                          <w:sz w:val="22"/>
                        </w:rPr>
                        <w:t xml:space="preserve"> Fear Conditioning, Fear Extinction, and Fear Recall Task Structure. On Day 1 of scanning, participants completed the fear conditioning and fear extinction task in fMRI. </w:t>
                      </w:r>
                      <w:r w:rsidRPr="00670E86">
                        <w:rPr>
                          <w:rFonts w:ascii="Arial" w:hAnsi="Arial" w:cs="Arial"/>
                          <w:sz w:val="22"/>
                          <w:szCs w:val="22"/>
                        </w:rPr>
                        <w:t xml:space="preserve">The unconditioned stimulus (US) was an electric shock, which participants calibrated to an intensity level of 7/10 on a Likert scale. Conditioned stimuli consisted of triangles and circles, each displayed for 3s with a jittered inter-trial interval of 2-6s, and counterbalanced across participants. An initial baseline phase consisted of 6 presentations of each stimulus with no UCS onsets. The task then alternated between acquisition and extinction phases for 156 trials, with two presentations of each phase. The acquisition phase presented each CS 18 times, with a shock occurring 2.5s following CS+ presentation with a 50% reinforcement schedule. The extinction phase presented each stimulus 18 times and no shocks occurred. Participants returned for a recall test 24 hours later using a similar procedure and task design. Participants first recalibrated the US intensity again to a 7 on a 10 point Likert scale. The recall task alternated between acquisition and extinction contexts, in a pseudorandom order for a total of 6 context repetitions, and presented two CS+ and CS- stimuli per context presentation (i.e., 12 total CS+ and CS- repetitions). Each stimulus was again presented for 3s with a jittered inter-trial interval of 2-6s. After the first run of the task, participants then received a single uncued US presentation (i.e., reinstatement), and then participants completed again the identical task as implemented in the first run. </w:t>
                      </w:r>
                    </w:p>
                  </w:txbxContent>
                </v:textbox>
                <w10:wrap type="square"/>
              </v:shape>
            </w:pict>
          </mc:Fallback>
        </mc:AlternateContent>
      </w:r>
      <w:r w:rsidRPr="00400045">
        <w:rPr>
          <w:noProof/>
        </w:rPr>
        <w:drawing>
          <wp:anchor distT="0" distB="0" distL="114300" distR="114300" simplePos="0" relativeHeight="251654656" behindDoc="0" locked="0" layoutInCell="1" allowOverlap="1" wp14:anchorId="7612E5B8" wp14:editId="3EB1E783">
            <wp:simplePos x="0" y="0"/>
            <wp:positionH relativeFrom="column">
              <wp:posOffset>1193800</wp:posOffset>
            </wp:positionH>
            <wp:positionV relativeFrom="paragraph">
              <wp:posOffset>182880</wp:posOffset>
            </wp:positionV>
            <wp:extent cx="3541395" cy="2751455"/>
            <wp:effectExtent l="19050" t="19050" r="1905" b="0"/>
            <wp:wrapSquare wrapText="bothSides"/>
            <wp:docPr id="14"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
                      <a:extLst>
                        <a:ext uri="{28A0092B-C50C-407E-A947-70E740481C1C}">
                          <a14:useLocalDpi xmlns:a14="http://schemas.microsoft.com/office/drawing/2010/main"/>
                        </a:ext>
                      </a:extLst>
                    </a:blip>
                    <a:srcRect/>
                    <a:stretch>
                      <a:fillRect/>
                    </a:stretch>
                  </pic:blipFill>
                  <pic:spPr bwMode="auto">
                    <a:xfrm>
                      <a:off x="0" y="0"/>
                      <a:ext cx="3541395" cy="2751455"/>
                    </a:xfrm>
                    <a:prstGeom prst="rect">
                      <a:avLst/>
                    </a:prstGeom>
                    <a:no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sidR="005B022A" w:rsidRPr="00400045">
        <w:rPr>
          <w:rFonts w:ascii="Arial" w:hAnsi="Arial" w:cs="Arial"/>
          <w:sz w:val="22"/>
          <w:szCs w:val="22"/>
        </w:rPr>
        <w:br w:type="page"/>
      </w:r>
    </w:p>
    <w:p w14:paraId="0AB3140B" w14:textId="55FC5E70" w:rsidR="00433993" w:rsidRPr="00400045" w:rsidRDefault="00433993">
      <w:pPr>
        <w:rPr>
          <w:rFonts w:ascii="Arial" w:hAnsi="Arial" w:cs="Arial"/>
          <w:sz w:val="22"/>
          <w:szCs w:val="22"/>
        </w:rPr>
      </w:pPr>
      <w:r w:rsidRPr="00400045">
        <w:rPr>
          <w:rFonts w:ascii="Arial" w:hAnsi="Arial" w:cs="Arial"/>
          <w:noProof/>
          <w:sz w:val="22"/>
          <w:szCs w:val="22"/>
        </w:rPr>
        <w:lastRenderedPageBreak/>
        <mc:AlternateContent>
          <mc:Choice Requires="wpg">
            <w:drawing>
              <wp:anchor distT="0" distB="0" distL="114300" distR="114300" simplePos="0" relativeHeight="251668992" behindDoc="0" locked="0" layoutInCell="1" allowOverlap="1" wp14:anchorId="4DBFE227" wp14:editId="4366EB17">
                <wp:simplePos x="0" y="0"/>
                <wp:positionH relativeFrom="column">
                  <wp:posOffset>-435935</wp:posOffset>
                </wp:positionH>
                <wp:positionV relativeFrom="paragraph">
                  <wp:posOffset>542260</wp:posOffset>
                </wp:positionV>
                <wp:extent cx="6634259" cy="4688486"/>
                <wp:effectExtent l="0" t="0" r="0" b="0"/>
                <wp:wrapSquare wrapText="bothSides"/>
                <wp:docPr id="473763555" name="Group 2"/>
                <wp:cNvGraphicFramePr/>
                <a:graphic xmlns:a="http://schemas.openxmlformats.org/drawingml/2006/main">
                  <a:graphicData uri="http://schemas.microsoft.com/office/word/2010/wordprocessingGroup">
                    <wpg:wgp>
                      <wpg:cNvGrpSpPr/>
                      <wpg:grpSpPr>
                        <a:xfrm>
                          <a:off x="0" y="0"/>
                          <a:ext cx="6634259" cy="4688486"/>
                          <a:chOff x="0" y="0"/>
                          <a:chExt cx="6634259" cy="4688486"/>
                        </a:xfrm>
                      </wpg:grpSpPr>
                      <wps:wsp>
                        <wps:cNvPr id="9" name="Text Box 5"/>
                        <wps:cNvSpPr txBox="1">
                          <a:spLocks noChangeArrowheads="1"/>
                        </wps:cNvSpPr>
                        <wps:spPr bwMode="auto">
                          <a:xfrm>
                            <a:off x="180754" y="3763926"/>
                            <a:ext cx="6453505" cy="924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36F703" w14:textId="77777777" w:rsidR="00433993" w:rsidRPr="00EA63BF" w:rsidRDefault="00433993" w:rsidP="00433993">
                              <w:pPr>
                                <w:rPr>
                                  <w:rFonts w:ascii="Arial" w:hAnsi="Arial"/>
                                  <w:sz w:val="22"/>
                                  <w:szCs w:val="22"/>
                                </w:rPr>
                              </w:pPr>
                              <w:r>
                                <w:rPr>
                                  <w:rFonts w:ascii="Arial" w:hAnsi="Arial"/>
                                  <w:b/>
                                  <w:sz w:val="22"/>
                                  <w:szCs w:val="22"/>
                                </w:rPr>
                                <w:t xml:space="preserve">Supplemental </w:t>
                              </w:r>
                              <w:r w:rsidRPr="00085867">
                                <w:rPr>
                                  <w:rFonts w:ascii="Arial" w:hAnsi="Arial"/>
                                  <w:b/>
                                  <w:sz w:val="22"/>
                                  <w:szCs w:val="22"/>
                                </w:rPr>
                                <w:t xml:space="preserve">Figure </w:t>
                              </w:r>
                              <w:r>
                                <w:rPr>
                                  <w:rFonts w:ascii="Arial" w:hAnsi="Arial"/>
                                  <w:b/>
                                  <w:sz w:val="22"/>
                                  <w:szCs w:val="22"/>
                                </w:rPr>
                                <w:t>3</w:t>
                              </w:r>
                              <w:r w:rsidRPr="00085867">
                                <w:rPr>
                                  <w:rFonts w:ascii="Arial" w:hAnsi="Arial"/>
                                  <w:b/>
                                  <w:sz w:val="22"/>
                                  <w:szCs w:val="22"/>
                                </w:rPr>
                                <w:t>.</w:t>
                              </w:r>
                              <w:r w:rsidRPr="00EA63BF">
                                <w:rPr>
                                  <w:rFonts w:ascii="Arial" w:hAnsi="Arial"/>
                                  <w:sz w:val="22"/>
                                  <w:szCs w:val="22"/>
                                </w:rPr>
                                <w:t xml:space="preserve"> </w:t>
                              </w:r>
                              <w:r>
                                <w:rPr>
                                  <w:rFonts w:ascii="Arial" w:hAnsi="Arial"/>
                                  <w:sz w:val="22"/>
                                  <w:szCs w:val="22"/>
                                </w:rPr>
                                <w:t xml:space="preserve">Networks of interest from the Independent Component Analysis (ICA) conducted on Day 1 and Day 2 fear conditioning, extinction, and recall task data. The ICA used a model order of 35, and 13 of these components were selected as networks of interest after removing components attributed to artifact (e.g., CSF, head motion) and networks of non-interest (e.g., visual and motor networks). FCT = fear conditioning tasks. </w:t>
                              </w:r>
                            </w:p>
                          </w:txbxContent>
                        </wps:txbx>
                        <wps:bodyPr rot="0" vert="horz" wrap="square" lIns="91440" tIns="45720" rIns="91440" bIns="45720" anchor="t" anchorCtr="0" upright="1">
                          <a:noAutofit/>
                        </wps:bodyPr>
                      </wps:wsp>
                      <pic:pic xmlns:pic="http://schemas.openxmlformats.org/drawingml/2006/picture">
                        <pic:nvPicPr>
                          <pic:cNvPr id="411091152" name="Picture 1"/>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581140" cy="3710305"/>
                          </a:xfrm>
                          <a:prstGeom prst="rect">
                            <a:avLst/>
                          </a:prstGeom>
                          <a:noFill/>
                        </pic:spPr>
                      </pic:pic>
                    </wpg:wgp>
                  </a:graphicData>
                </a:graphic>
              </wp:anchor>
            </w:drawing>
          </mc:Choice>
          <mc:Fallback>
            <w:pict>
              <v:group w14:anchorId="4DBFE227" id="Group 2" o:spid="_x0000_s1028" style="position:absolute;margin-left:-34.35pt;margin-top:42.7pt;width:522.4pt;height:369.15pt;z-index:251668992" coordsize="66342,468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">
                <v:shape id="Text Box 5" o:spid="_x0000_s1029" type="#_x0000_t202" style="position:absolute;left:1807;top:37639;width:64535;height:92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14:paraId="7236F703" w14:textId="77777777" w:rsidR="00433993" w:rsidRPr="00EA63BF" w:rsidRDefault="00433993" w:rsidP="00433993">
                        <w:pPr>
                          <w:rPr>
                            <w:rFonts w:ascii="Arial" w:hAnsi="Arial"/>
                            <w:sz w:val="22"/>
                            <w:szCs w:val="22"/>
                          </w:rPr>
                        </w:pPr>
                        <w:r>
                          <w:rPr>
                            <w:rFonts w:ascii="Arial" w:hAnsi="Arial"/>
                            <w:b/>
                            <w:sz w:val="22"/>
                            <w:szCs w:val="22"/>
                          </w:rPr>
                          <w:t xml:space="preserve">Supplemental </w:t>
                        </w:r>
                        <w:r w:rsidRPr="00085867">
                          <w:rPr>
                            <w:rFonts w:ascii="Arial" w:hAnsi="Arial"/>
                            <w:b/>
                            <w:sz w:val="22"/>
                            <w:szCs w:val="22"/>
                          </w:rPr>
                          <w:t xml:space="preserve">Figure </w:t>
                        </w:r>
                        <w:r>
                          <w:rPr>
                            <w:rFonts w:ascii="Arial" w:hAnsi="Arial"/>
                            <w:b/>
                            <w:sz w:val="22"/>
                            <w:szCs w:val="22"/>
                          </w:rPr>
                          <w:t>3</w:t>
                        </w:r>
                        <w:r w:rsidRPr="00085867">
                          <w:rPr>
                            <w:rFonts w:ascii="Arial" w:hAnsi="Arial"/>
                            <w:b/>
                            <w:sz w:val="22"/>
                            <w:szCs w:val="22"/>
                          </w:rPr>
                          <w:t>.</w:t>
                        </w:r>
                        <w:r w:rsidRPr="00EA63BF">
                          <w:rPr>
                            <w:rFonts w:ascii="Arial" w:hAnsi="Arial"/>
                            <w:sz w:val="22"/>
                            <w:szCs w:val="22"/>
                          </w:rPr>
                          <w:t xml:space="preserve"> </w:t>
                        </w:r>
                        <w:r>
                          <w:rPr>
                            <w:rFonts w:ascii="Arial" w:hAnsi="Arial"/>
                            <w:sz w:val="22"/>
                            <w:szCs w:val="22"/>
                          </w:rPr>
                          <w:t xml:space="preserve">Networks of interest from the Independent Component Analysis (ICA) conducted on Day 1 and Day 2 fear conditioning, extinction, and recall task data. The ICA used a model order of 35, and 13 of these components were selected as networks of interest after removing components attributed to artifact (e.g., CSF, head motion) and networks of non-interest (e.g., visual and motor networks). FCT = fear conditioning tasks.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0" type="#_x0000_t75" style="position:absolute;width:65811;height:371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">
                  <v:imagedata r:id="rId10" o:title=""/>
                </v:shape>
                <w10:wrap type="square"/>
              </v:group>
            </w:pict>
          </mc:Fallback>
        </mc:AlternateContent>
      </w:r>
      <w:r w:rsidRPr="00400045">
        <w:rPr>
          <w:rFonts w:ascii="Arial" w:hAnsi="Arial" w:cs="Arial"/>
          <w:sz w:val="22"/>
          <w:szCs w:val="22"/>
        </w:rPr>
        <w:br w:type="page"/>
      </w:r>
    </w:p>
    <w:p w14:paraId="30B0303A" w14:textId="77777777" w:rsidR="00C60A3D" w:rsidRPr="00400045" w:rsidRDefault="00C60A3D" w:rsidP="00926701">
      <w:pPr>
        <w:jc w:val="center"/>
        <w:rPr>
          <w:rFonts w:ascii="Arial" w:hAnsi="Arial" w:cs="Arial"/>
          <w:sz w:val="22"/>
          <w:szCs w:val="22"/>
        </w:rPr>
      </w:pPr>
    </w:p>
    <w:p w14:paraId="179C8BA2" w14:textId="77777777" w:rsidR="00C60A3D" w:rsidRPr="00400045" w:rsidRDefault="00C60A3D" w:rsidP="00926701">
      <w:pPr>
        <w:jc w:val="center"/>
        <w:rPr>
          <w:rFonts w:ascii="Arial" w:hAnsi="Arial" w:cs="Arial"/>
          <w:sz w:val="22"/>
          <w:szCs w:val="22"/>
        </w:rPr>
      </w:pPr>
    </w:p>
    <w:p w14:paraId="48C17F71" w14:textId="65DC41D3" w:rsidR="00C60A3D" w:rsidRPr="00400045" w:rsidRDefault="00C60A3D" w:rsidP="00926701">
      <w:pPr>
        <w:jc w:val="center"/>
        <w:rPr>
          <w:rFonts w:ascii="Arial" w:hAnsi="Arial" w:cs="Arial"/>
          <w:sz w:val="22"/>
          <w:szCs w:val="22"/>
        </w:rPr>
      </w:pPr>
      <w:r w:rsidRPr="00400045">
        <w:rPr>
          <w:rFonts w:ascii="Arial" w:hAnsi="Arial" w:cs="Arial"/>
          <w:noProof/>
          <w:sz w:val="22"/>
          <w:szCs w:val="22"/>
        </w:rPr>
        <w:drawing>
          <wp:anchor distT="0" distB="0" distL="114300" distR="114300" simplePos="0" relativeHeight="251663872" behindDoc="0" locked="0" layoutInCell="1" allowOverlap="1" wp14:anchorId="349AFB72" wp14:editId="4681D43A">
            <wp:simplePos x="0" y="0"/>
            <wp:positionH relativeFrom="margin">
              <wp:align>right</wp:align>
            </wp:positionH>
            <wp:positionV relativeFrom="paragraph">
              <wp:posOffset>269240</wp:posOffset>
            </wp:positionV>
            <wp:extent cx="5943600" cy="3141980"/>
            <wp:effectExtent l="0" t="0" r="0" b="1270"/>
            <wp:wrapSquare wrapText="bothSides"/>
            <wp:docPr id="2" name="Picture 1" descr="A picture containing text, screenshot, diagram, parallel&#10;&#10;Description automatically generated">
              <a:extLst xmlns:a="http://schemas.openxmlformats.org/drawingml/2006/main">
                <a:ext uri="{FF2B5EF4-FFF2-40B4-BE49-F238E27FC236}">
                  <a16:creationId xmlns:a16="http://schemas.microsoft.com/office/drawing/2014/main" id="{8A82E908-84CB-ADFC-D6B7-A80FBC78B60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picture containing text, screenshot, diagram, parallel&#10;&#10;Description automatically generated">
                      <a:extLst>
                        <a:ext uri="{FF2B5EF4-FFF2-40B4-BE49-F238E27FC236}">
                          <a16:creationId xmlns:a16="http://schemas.microsoft.com/office/drawing/2014/main" id="{8A82E908-84CB-ADFC-D6B7-A80FBC78B607}"/>
                        </a:ext>
                      </a:extLst>
                    </pic:cNvPr>
                    <pic:cNvPicPr>
                      <a:picLocks noChangeAspect="1"/>
                    </pic:cNvPicPr>
                  </pic:nvPicPr>
                  <pic:blipFill rotWithShape="1">
                    <a:blip r:embed="rId11" cstate="hqprint">
                      <a:extLst>
                        <a:ext uri="{28A0092B-C50C-407E-A947-70E740481C1C}">
                          <a14:useLocalDpi xmlns:a14="http://schemas.microsoft.com/office/drawing/2010/main" val="0"/>
                        </a:ext>
                      </a:extLst>
                    </a:blip>
                    <a:srcRect/>
                    <a:stretch/>
                  </pic:blipFill>
                  <pic:spPr>
                    <a:xfrm>
                      <a:off x="0" y="0"/>
                      <a:ext cx="5943600" cy="3141980"/>
                    </a:xfrm>
                    <a:prstGeom prst="rect">
                      <a:avLst/>
                    </a:prstGeom>
                  </pic:spPr>
                </pic:pic>
              </a:graphicData>
            </a:graphic>
            <wp14:sizeRelH relativeFrom="page">
              <wp14:pctWidth>0</wp14:pctWidth>
            </wp14:sizeRelH>
            <wp14:sizeRelV relativeFrom="page">
              <wp14:pctHeight>0</wp14:pctHeight>
            </wp14:sizeRelV>
          </wp:anchor>
        </w:drawing>
      </w:r>
    </w:p>
    <w:p w14:paraId="1DFE48E1" w14:textId="2AF07599" w:rsidR="00C60A3D" w:rsidRPr="00400045" w:rsidRDefault="00C60A3D" w:rsidP="00C60A3D">
      <w:pPr>
        <w:rPr>
          <w:rFonts w:ascii="Arial" w:hAnsi="Arial" w:cs="Arial"/>
          <w:sz w:val="22"/>
          <w:szCs w:val="22"/>
        </w:rPr>
      </w:pPr>
    </w:p>
    <w:p w14:paraId="5AED7E7D" w14:textId="0D2D6BF6" w:rsidR="005F546F" w:rsidRPr="00400045" w:rsidRDefault="00C60A3D">
      <w:pPr>
        <w:rPr>
          <w:rFonts w:ascii="Arial" w:hAnsi="Arial" w:cs="Arial"/>
          <w:sz w:val="22"/>
          <w:szCs w:val="22"/>
        </w:rPr>
      </w:pPr>
      <w:r w:rsidRPr="00400045">
        <w:rPr>
          <w:rFonts w:ascii="Arial" w:hAnsi="Arial" w:cs="Arial"/>
          <w:b/>
          <w:bCs/>
          <w:sz w:val="22"/>
          <w:szCs w:val="22"/>
        </w:rPr>
        <w:t xml:space="preserve">Supplemental Figure </w:t>
      </w:r>
      <w:r w:rsidR="005F546F" w:rsidRPr="00400045">
        <w:rPr>
          <w:rFonts w:ascii="Arial" w:hAnsi="Arial" w:cs="Arial"/>
          <w:b/>
          <w:bCs/>
          <w:sz w:val="22"/>
          <w:szCs w:val="22"/>
        </w:rPr>
        <w:t>4</w:t>
      </w:r>
      <w:r w:rsidRPr="00400045">
        <w:rPr>
          <w:rFonts w:ascii="Arial" w:hAnsi="Arial" w:cs="Arial"/>
          <w:sz w:val="22"/>
          <w:szCs w:val="22"/>
        </w:rPr>
        <w:t xml:space="preserve">. Skin conductance response (SCR) data for each alternation of the acquisition and extinction phases. Data are separated into early, middle, and late blocks within each phase. B-D). </w:t>
      </w:r>
    </w:p>
    <w:p w14:paraId="63F4835B" w14:textId="77777777" w:rsidR="005F546F" w:rsidRPr="00400045" w:rsidRDefault="005F546F">
      <w:pPr>
        <w:rPr>
          <w:rFonts w:ascii="Arial" w:hAnsi="Arial" w:cs="Arial"/>
          <w:sz w:val="22"/>
          <w:szCs w:val="22"/>
        </w:rPr>
      </w:pPr>
    </w:p>
    <w:p w14:paraId="2420D418" w14:textId="77777777" w:rsidR="005F546F" w:rsidRPr="00400045" w:rsidRDefault="005F546F">
      <w:pPr>
        <w:rPr>
          <w:rFonts w:ascii="Arial" w:hAnsi="Arial" w:cs="Arial"/>
          <w:sz w:val="22"/>
          <w:szCs w:val="22"/>
        </w:rPr>
      </w:pPr>
    </w:p>
    <w:p w14:paraId="21C8FD62" w14:textId="77777777" w:rsidR="005F546F" w:rsidRPr="00400045" w:rsidRDefault="005F546F">
      <w:pPr>
        <w:rPr>
          <w:rFonts w:ascii="Arial" w:hAnsi="Arial" w:cs="Arial"/>
          <w:sz w:val="22"/>
          <w:szCs w:val="22"/>
        </w:rPr>
      </w:pPr>
      <w:r w:rsidRPr="00400045">
        <w:rPr>
          <w:rFonts w:ascii="Arial" w:hAnsi="Arial" w:cs="Arial"/>
          <w:sz w:val="22"/>
          <w:szCs w:val="22"/>
        </w:rPr>
        <w:br w:type="page"/>
      </w:r>
    </w:p>
    <w:p w14:paraId="71212CCB" w14:textId="77777777" w:rsidR="005F546F" w:rsidRPr="00400045" w:rsidRDefault="005F546F" w:rsidP="005F546F">
      <w:pPr>
        <w:rPr>
          <w:rFonts w:ascii="Arial" w:hAnsi="Arial" w:cs="Arial"/>
          <w:b/>
          <w:bCs/>
          <w:sz w:val="22"/>
          <w:szCs w:val="22"/>
        </w:rPr>
      </w:pPr>
    </w:p>
    <w:p w14:paraId="00F4BAAE" w14:textId="4AB8E37F" w:rsidR="005F546F" w:rsidRPr="00400045" w:rsidRDefault="005F546F" w:rsidP="005F546F">
      <w:pPr>
        <w:rPr>
          <w:rFonts w:ascii="Arial" w:hAnsi="Arial" w:cs="Arial"/>
          <w:sz w:val="22"/>
          <w:szCs w:val="22"/>
        </w:rPr>
      </w:pPr>
      <w:r w:rsidRPr="00400045">
        <w:rPr>
          <w:rFonts w:ascii="Arial" w:hAnsi="Arial" w:cs="Arial"/>
          <w:noProof/>
          <w:sz w:val="22"/>
          <w:szCs w:val="22"/>
        </w:rPr>
        <w:drawing>
          <wp:anchor distT="0" distB="0" distL="114300" distR="114300" simplePos="0" relativeHeight="251670016" behindDoc="0" locked="0" layoutInCell="1" allowOverlap="1" wp14:anchorId="30FED06E" wp14:editId="4AEB5376">
            <wp:simplePos x="0" y="0"/>
            <wp:positionH relativeFrom="column">
              <wp:posOffset>95693</wp:posOffset>
            </wp:positionH>
            <wp:positionV relativeFrom="paragraph">
              <wp:posOffset>591</wp:posOffset>
            </wp:positionV>
            <wp:extent cx="5389245" cy="3438525"/>
            <wp:effectExtent l="0" t="0" r="0" b="9525"/>
            <wp:wrapSquare wrapText="bothSides"/>
            <wp:docPr id="13087503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89245" cy="3438525"/>
                    </a:xfrm>
                    <a:prstGeom prst="rect">
                      <a:avLst/>
                    </a:prstGeom>
                    <a:noFill/>
                  </pic:spPr>
                </pic:pic>
              </a:graphicData>
            </a:graphic>
            <wp14:sizeRelH relativeFrom="page">
              <wp14:pctWidth>0</wp14:pctWidth>
            </wp14:sizeRelH>
            <wp14:sizeRelV relativeFrom="page">
              <wp14:pctHeight>0</wp14:pctHeight>
            </wp14:sizeRelV>
          </wp:anchor>
        </w:drawing>
      </w:r>
      <w:r w:rsidRPr="00400045">
        <w:rPr>
          <w:rFonts w:ascii="Arial" w:hAnsi="Arial" w:cs="Arial"/>
          <w:b/>
          <w:bCs/>
          <w:sz w:val="22"/>
          <w:szCs w:val="22"/>
        </w:rPr>
        <w:t>Supplemental Figure 5</w:t>
      </w:r>
      <w:r w:rsidRPr="00400045">
        <w:rPr>
          <w:rFonts w:ascii="Arial" w:hAnsi="Arial" w:cs="Arial"/>
          <w:sz w:val="22"/>
          <w:szCs w:val="22"/>
        </w:rPr>
        <w:t xml:space="preserve">. Skin conductance response (SCR) data for each alternation of the acquisition and extinction phases. Data are separated into early, middle, and late blocks within each phase. B-D). </w:t>
      </w:r>
      <w:r w:rsidR="005C09CD" w:rsidRPr="005C09CD">
        <w:rPr>
          <w:rFonts w:ascii="Arial" w:hAnsi="Arial" w:cs="Arial"/>
          <w:sz w:val="22"/>
          <w:szCs w:val="22"/>
        </w:rPr>
        <w:t>The specificity for this association within the acquisition context is likely due to the restricted range of expectancies in the extinction context; that is, expectancies were consistently low towards both CS+ and CS- in the extinction context</w:t>
      </w:r>
      <w:r w:rsidR="005C09CD">
        <w:rPr>
          <w:rFonts w:ascii="Arial" w:hAnsi="Arial" w:cs="Arial"/>
          <w:sz w:val="22"/>
          <w:szCs w:val="22"/>
        </w:rPr>
        <w:t>.</w:t>
      </w:r>
    </w:p>
    <w:p w14:paraId="619F1440" w14:textId="5879F741" w:rsidR="00C60A3D" w:rsidRPr="00400045" w:rsidRDefault="00C60A3D">
      <w:pPr>
        <w:rPr>
          <w:rFonts w:ascii="Arial" w:hAnsi="Arial" w:cs="Arial"/>
          <w:sz w:val="22"/>
          <w:szCs w:val="22"/>
        </w:rPr>
      </w:pPr>
      <w:r w:rsidRPr="00400045">
        <w:rPr>
          <w:rFonts w:ascii="Arial" w:hAnsi="Arial" w:cs="Arial"/>
          <w:sz w:val="22"/>
          <w:szCs w:val="22"/>
        </w:rPr>
        <w:br w:type="page"/>
      </w:r>
    </w:p>
    <w:p w14:paraId="5092687B" w14:textId="77777777" w:rsidR="00C60A3D" w:rsidRPr="00400045" w:rsidRDefault="00C60A3D">
      <w:pPr>
        <w:rPr>
          <w:rFonts w:ascii="Arial" w:hAnsi="Arial" w:cs="Arial"/>
          <w:sz w:val="22"/>
          <w:szCs w:val="22"/>
        </w:rPr>
      </w:pPr>
    </w:p>
    <w:p w14:paraId="0ED234DC" w14:textId="77777777" w:rsidR="00C60A3D" w:rsidRPr="00400045" w:rsidRDefault="00C60A3D">
      <w:pPr>
        <w:rPr>
          <w:rFonts w:ascii="Arial" w:hAnsi="Arial" w:cs="Arial"/>
          <w:sz w:val="22"/>
          <w:szCs w:val="22"/>
        </w:rPr>
      </w:pPr>
    </w:p>
    <w:p w14:paraId="627862BB" w14:textId="1BA63C55" w:rsidR="00C60A3D" w:rsidRPr="00400045" w:rsidRDefault="00C60A3D">
      <w:pPr>
        <w:rPr>
          <w:rFonts w:ascii="Arial" w:hAnsi="Arial" w:cs="Arial"/>
          <w:sz w:val="22"/>
          <w:szCs w:val="22"/>
        </w:rPr>
      </w:pPr>
      <w:r w:rsidRPr="00400045">
        <w:rPr>
          <w:rFonts w:ascii="Arial" w:hAnsi="Arial" w:cs="Arial"/>
          <w:noProof/>
          <w:sz w:val="22"/>
          <w:szCs w:val="22"/>
        </w:rPr>
        <w:drawing>
          <wp:anchor distT="0" distB="0" distL="114300" distR="114300" simplePos="0" relativeHeight="251662848" behindDoc="0" locked="0" layoutInCell="1" allowOverlap="1" wp14:anchorId="3249D4EE" wp14:editId="7D9133EC">
            <wp:simplePos x="0" y="0"/>
            <wp:positionH relativeFrom="margin">
              <wp:posOffset>-314325</wp:posOffset>
            </wp:positionH>
            <wp:positionV relativeFrom="paragraph">
              <wp:posOffset>159385</wp:posOffset>
            </wp:positionV>
            <wp:extent cx="6629400" cy="1943735"/>
            <wp:effectExtent l="0" t="0" r="0" b="0"/>
            <wp:wrapSquare wrapText="bothSides"/>
            <wp:docPr id="2042776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29400" cy="1943735"/>
                    </a:xfrm>
                    <a:prstGeom prst="rect">
                      <a:avLst/>
                    </a:prstGeom>
                    <a:noFill/>
                  </pic:spPr>
                </pic:pic>
              </a:graphicData>
            </a:graphic>
            <wp14:sizeRelH relativeFrom="page">
              <wp14:pctWidth>0</wp14:pctWidth>
            </wp14:sizeRelH>
            <wp14:sizeRelV relativeFrom="page">
              <wp14:pctHeight>0</wp14:pctHeight>
            </wp14:sizeRelV>
          </wp:anchor>
        </w:drawing>
      </w:r>
    </w:p>
    <w:p w14:paraId="4091D57B" w14:textId="4965D75F" w:rsidR="00C60A3D" w:rsidRPr="00400045" w:rsidRDefault="00C60A3D">
      <w:pPr>
        <w:rPr>
          <w:rFonts w:ascii="Arial" w:hAnsi="Arial" w:cs="Arial"/>
          <w:sz w:val="22"/>
          <w:szCs w:val="22"/>
        </w:rPr>
      </w:pPr>
      <w:r w:rsidRPr="00400045">
        <w:rPr>
          <w:rFonts w:ascii="Arial" w:hAnsi="Arial" w:cs="Arial"/>
          <w:b/>
          <w:bCs/>
          <w:sz w:val="22"/>
          <w:szCs w:val="22"/>
        </w:rPr>
        <w:t xml:space="preserve">Supplemental Figure </w:t>
      </w:r>
      <w:r w:rsidR="005F546F" w:rsidRPr="00400045">
        <w:rPr>
          <w:rFonts w:ascii="Arial" w:hAnsi="Arial" w:cs="Arial"/>
          <w:b/>
          <w:bCs/>
          <w:sz w:val="22"/>
          <w:szCs w:val="22"/>
        </w:rPr>
        <w:t>6</w:t>
      </w:r>
      <w:r w:rsidRPr="00400045">
        <w:rPr>
          <w:rFonts w:ascii="Arial" w:hAnsi="Arial" w:cs="Arial"/>
          <w:sz w:val="22"/>
          <w:szCs w:val="22"/>
        </w:rPr>
        <w:t xml:space="preserve">.Skin conductance response (SCR) data from the first block of the initial fear recall test </w:t>
      </w:r>
      <w:r w:rsidR="004E4A1A" w:rsidRPr="00400045">
        <w:rPr>
          <w:rFonts w:ascii="Arial" w:hAnsi="Arial" w:cs="Arial"/>
          <w:sz w:val="22"/>
          <w:szCs w:val="22"/>
        </w:rPr>
        <w:t xml:space="preserve">(A) and following Fear Reinstatement (B) </w:t>
      </w:r>
      <w:r w:rsidRPr="00400045">
        <w:rPr>
          <w:rFonts w:ascii="Arial" w:hAnsi="Arial" w:cs="Arial"/>
          <w:sz w:val="22"/>
          <w:szCs w:val="22"/>
        </w:rPr>
        <w:t>on Day 2</w:t>
      </w:r>
      <w:r w:rsidR="004E4A1A" w:rsidRPr="00400045">
        <w:rPr>
          <w:rFonts w:ascii="Arial" w:hAnsi="Arial" w:cs="Arial"/>
          <w:sz w:val="22"/>
          <w:szCs w:val="22"/>
        </w:rPr>
        <w:t>.</w:t>
      </w:r>
    </w:p>
    <w:p w14:paraId="2A77C47E" w14:textId="109ABF36" w:rsidR="00C60A3D" w:rsidRPr="00400045" w:rsidRDefault="00C60A3D">
      <w:pPr>
        <w:rPr>
          <w:rFonts w:ascii="Arial" w:hAnsi="Arial" w:cs="Arial"/>
          <w:sz w:val="22"/>
          <w:szCs w:val="22"/>
        </w:rPr>
      </w:pPr>
    </w:p>
    <w:p w14:paraId="0CAB2141" w14:textId="45EC7579" w:rsidR="005A18E8" w:rsidRPr="00400045" w:rsidRDefault="00C60A3D" w:rsidP="00C60A3D">
      <w:pPr>
        <w:rPr>
          <w:rFonts w:ascii="Arial" w:hAnsi="Arial" w:cs="Arial"/>
          <w:sz w:val="22"/>
          <w:szCs w:val="22"/>
        </w:rPr>
      </w:pPr>
      <w:r w:rsidRPr="00400045">
        <w:rPr>
          <w:rFonts w:ascii="Arial" w:hAnsi="Arial" w:cs="Arial"/>
          <w:sz w:val="22"/>
          <w:szCs w:val="22"/>
        </w:rPr>
        <w:br w:type="page"/>
      </w:r>
    </w:p>
    <w:p w14:paraId="04149897" w14:textId="77777777" w:rsidR="0009305E" w:rsidRPr="00400045" w:rsidRDefault="0009305E" w:rsidP="00F35A05">
      <w:pPr>
        <w:contextualSpacing/>
        <w:rPr>
          <w:rFonts w:ascii="Arial" w:hAnsi="Arial" w:cs="Arial"/>
          <w:sz w:val="22"/>
          <w:szCs w:val="22"/>
        </w:rPr>
      </w:pPr>
    </w:p>
    <w:p w14:paraId="252E8F7B" w14:textId="77777777" w:rsidR="0009305E" w:rsidRPr="00400045" w:rsidRDefault="0009305E" w:rsidP="00F35A05">
      <w:pPr>
        <w:contextualSpacing/>
        <w:rPr>
          <w:rFonts w:ascii="Arial" w:hAnsi="Arial" w:cs="Arial"/>
          <w:sz w:val="22"/>
          <w:szCs w:val="22"/>
        </w:rPr>
      </w:pPr>
    </w:p>
    <w:p w14:paraId="0643251F" w14:textId="77777777" w:rsidR="0009305E" w:rsidRPr="00400045" w:rsidRDefault="0009305E" w:rsidP="00F35A05">
      <w:pPr>
        <w:contextualSpacing/>
        <w:rPr>
          <w:rFonts w:ascii="Arial" w:hAnsi="Arial" w:cs="Arial"/>
          <w:sz w:val="22"/>
          <w:szCs w:val="22"/>
        </w:rPr>
      </w:pPr>
    </w:p>
    <w:p w14:paraId="49963B75" w14:textId="77777777" w:rsidR="00C01D9D" w:rsidRPr="00400045" w:rsidRDefault="00C01D9D">
      <w:pPr>
        <w:rPr>
          <w:rFonts w:ascii="Arial" w:hAnsi="Arial" w:cs="Arial"/>
          <w:sz w:val="22"/>
          <w:szCs w:val="22"/>
        </w:rPr>
      </w:pPr>
    </w:p>
    <w:p w14:paraId="2373E62D" w14:textId="77777777" w:rsidR="0098202F" w:rsidRPr="00400045" w:rsidRDefault="00306910" w:rsidP="0098202F">
      <w:pPr>
        <w:pStyle w:val="GridTable21"/>
        <w:jc w:val="center"/>
        <w:rPr>
          <w:rFonts w:ascii="Arial" w:hAnsi="Arial" w:cs="Arial"/>
          <w:sz w:val="22"/>
          <w:szCs w:val="22"/>
        </w:rPr>
      </w:pPr>
      <w:r w:rsidRPr="00400045">
        <w:rPr>
          <w:rFonts w:ascii="Arial" w:hAnsi="Arial" w:cs="Arial"/>
          <w:sz w:val="22"/>
          <w:szCs w:val="22"/>
        </w:rPr>
        <w:t xml:space="preserve">Supplemental </w:t>
      </w:r>
      <w:r w:rsidR="0098202F" w:rsidRPr="00400045">
        <w:rPr>
          <w:rFonts w:ascii="Arial" w:hAnsi="Arial" w:cs="Arial"/>
          <w:sz w:val="22"/>
          <w:szCs w:val="22"/>
        </w:rPr>
        <w:t>References</w:t>
      </w:r>
    </w:p>
    <w:p w14:paraId="416A9936" w14:textId="77777777" w:rsidR="00BC7001" w:rsidRPr="00400045" w:rsidRDefault="00C01D9D" w:rsidP="00BC7001">
      <w:pPr>
        <w:pStyle w:val="Bibliography"/>
        <w:rPr>
          <w:rFonts w:ascii="Arial" w:hAnsi="Arial" w:cs="Arial"/>
          <w:sz w:val="22"/>
        </w:rPr>
      </w:pPr>
      <w:r w:rsidRPr="00400045">
        <w:rPr>
          <w:rFonts w:ascii="Arial" w:hAnsi="Arial" w:cs="Arial"/>
          <w:sz w:val="22"/>
          <w:szCs w:val="22"/>
        </w:rPr>
        <w:fldChar w:fldCharType="begin"/>
      </w:r>
      <w:r w:rsidR="00270A65" w:rsidRPr="00400045">
        <w:rPr>
          <w:rFonts w:ascii="Arial" w:hAnsi="Arial" w:cs="Arial"/>
          <w:sz w:val="22"/>
          <w:szCs w:val="22"/>
        </w:rPr>
        <w:instrText xml:space="preserve"> ADDIN ZOTERO_BIBL {"uncited":[],"omitted":[],"custom":[]} CSL_BIBLIOGRAPHY </w:instrText>
      </w:r>
      <w:r w:rsidRPr="00400045">
        <w:rPr>
          <w:rFonts w:ascii="Arial" w:hAnsi="Arial" w:cs="Arial"/>
          <w:sz w:val="22"/>
          <w:szCs w:val="22"/>
        </w:rPr>
        <w:fldChar w:fldCharType="separate"/>
      </w:r>
      <w:r w:rsidR="00BC7001" w:rsidRPr="00400045">
        <w:rPr>
          <w:rFonts w:ascii="Arial" w:hAnsi="Arial" w:cs="Arial"/>
          <w:sz w:val="22"/>
        </w:rPr>
        <w:t xml:space="preserve">1. Haaker J, Gaburro S, Sah A, Gartmann N, Lonsdorf TB, Meier K, </w:t>
      </w:r>
      <w:r w:rsidR="00BC7001" w:rsidRPr="00400045">
        <w:rPr>
          <w:rFonts w:ascii="Arial" w:hAnsi="Arial" w:cs="Arial"/>
          <w:i/>
          <w:iCs/>
          <w:sz w:val="22"/>
        </w:rPr>
        <w:t>et al.</w:t>
      </w:r>
      <w:r w:rsidR="00BC7001" w:rsidRPr="00400045">
        <w:rPr>
          <w:rFonts w:ascii="Arial" w:hAnsi="Arial" w:cs="Arial"/>
          <w:sz w:val="22"/>
        </w:rPr>
        <w:t xml:space="preserve"> (2013): Single dose of l-dopa makes extinction memories context-independent and prevents the return of fear. </w:t>
      </w:r>
      <w:r w:rsidR="00BC7001" w:rsidRPr="00400045">
        <w:rPr>
          <w:rFonts w:ascii="Arial" w:hAnsi="Arial" w:cs="Arial"/>
          <w:i/>
          <w:iCs/>
          <w:sz w:val="22"/>
        </w:rPr>
        <w:t>Proc Natl Acad Sci</w:t>
      </w:r>
      <w:r w:rsidR="00BC7001" w:rsidRPr="00400045">
        <w:rPr>
          <w:rFonts w:ascii="Arial" w:hAnsi="Arial" w:cs="Arial"/>
          <w:sz w:val="22"/>
        </w:rPr>
        <w:t xml:space="preserve"> 110: E2428–E2436.</w:t>
      </w:r>
    </w:p>
    <w:p w14:paraId="31847D2B" w14:textId="77777777" w:rsidR="00BC7001" w:rsidRPr="00400045" w:rsidRDefault="00BC7001" w:rsidP="00BC7001">
      <w:pPr>
        <w:pStyle w:val="Bibliography"/>
        <w:rPr>
          <w:rFonts w:ascii="Arial" w:hAnsi="Arial" w:cs="Arial"/>
          <w:sz w:val="22"/>
        </w:rPr>
      </w:pPr>
      <w:r w:rsidRPr="00400045">
        <w:rPr>
          <w:rFonts w:ascii="Arial" w:hAnsi="Arial" w:cs="Arial"/>
          <w:sz w:val="22"/>
        </w:rPr>
        <w:t xml:space="preserve">2. Raij T, Nummenmaa A, Marin M-F, Porter D, Furtak S, Setsompop K, Milad MR (2018): Prefrontal Cortex Stimulation Enhances Fear Extinction Memory in Humans. </w:t>
      </w:r>
      <w:r w:rsidRPr="00400045">
        <w:rPr>
          <w:rFonts w:ascii="Arial" w:hAnsi="Arial" w:cs="Arial"/>
          <w:i/>
          <w:iCs/>
          <w:sz w:val="22"/>
        </w:rPr>
        <w:t>Biol Psychiatry</w:t>
      </w:r>
      <w:r w:rsidRPr="00400045">
        <w:rPr>
          <w:rFonts w:ascii="Arial" w:hAnsi="Arial" w:cs="Arial"/>
          <w:sz w:val="22"/>
        </w:rPr>
        <w:t xml:space="preserve"> 84: 129–137.</w:t>
      </w:r>
    </w:p>
    <w:p w14:paraId="42C29836" w14:textId="77777777" w:rsidR="00BC7001" w:rsidRPr="00400045" w:rsidRDefault="00BC7001" w:rsidP="00BC7001">
      <w:pPr>
        <w:pStyle w:val="Bibliography"/>
        <w:rPr>
          <w:rFonts w:ascii="Arial" w:hAnsi="Arial" w:cs="Arial"/>
          <w:sz w:val="22"/>
        </w:rPr>
      </w:pPr>
      <w:r w:rsidRPr="00400045">
        <w:rPr>
          <w:rFonts w:ascii="Arial" w:hAnsi="Arial" w:cs="Arial"/>
          <w:sz w:val="22"/>
        </w:rPr>
        <w:t xml:space="preserve">3. Garfinkel SN, Abelson JL, King AP, Sripada RK, Wang X, Gaines LM, Liberzon I (2014): Impaired Contextual Modulation of Memories in PTSD: An fMRI and Psychophysiological Study of Extinction Retention and Fear Renewal. </w:t>
      </w:r>
      <w:r w:rsidRPr="00400045">
        <w:rPr>
          <w:rFonts w:ascii="Arial" w:hAnsi="Arial" w:cs="Arial"/>
          <w:i/>
          <w:iCs/>
          <w:sz w:val="22"/>
        </w:rPr>
        <w:t>J Neurosci</w:t>
      </w:r>
      <w:r w:rsidRPr="00400045">
        <w:rPr>
          <w:rFonts w:ascii="Arial" w:hAnsi="Arial" w:cs="Arial"/>
          <w:sz w:val="22"/>
        </w:rPr>
        <w:t xml:space="preserve"> 34: 13435–13443.</w:t>
      </w:r>
    </w:p>
    <w:p w14:paraId="3E56354C" w14:textId="77777777" w:rsidR="00BC7001" w:rsidRPr="00400045" w:rsidRDefault="00BC7001" w:rsidP="00BC7001">
      <w:pPr>
        <w:pStyle w:val="Bibliography"/>
        <w:rPr>
          <w:rFonts w:ascii="Arial" w:hAnsi="Arial" w:cs="Arial"/>
          <w:sz w:val="22"/>
        </w:rPr>
      </w:pPr>
      <w:r w:rsidRPr="00400045">
        <w:rPr>
          <w:rFonts w:ascii="Arial" w:hAnsi="Arial" w:cs="Arial"/>
          <w:sz w:val="22"/>
        </w:rPr>
        <w:t xml:space="preserve">4. Bach DR (2014): A head-to-head comparison of SCRalyze and Ledalab, two model-based methods for skin conductance analysis. </w:t>
      </w:r>
      <w:r w:rsidRPr="00400045">
        <w:rPr>
          <w:rFonts w:ascii="Arial" w:hAnsi="Arial" w:cs="Arial"/>
          <w:i/>
          <w:iCs/>
          <w:sz w:val="22"/>
        </w:rPr>
        <w:t>Biol Psychol</w:t>
      </w:r>
      <w:r w:rsidRPr="00400045">
        <w:rPr>
          <w:rFonts w:ascii="Arial" w:hAnsi="Arial" w:cs="Arial"/>
          <w:sz w:val="22"/>
        </w:rPr>
        <w:t xml:space="preserve"> 103: 63–68.</w:t>
      </w:r>
    </w:p>
    <w:p w14:paraId="0C476ABF" w14:textId="77777777" w:rsidR="00BC7001" w:rsidRPr="00400045" w:rsidRDefault="00BC7001" w:rsidP="00BC7001">
      <w:pPr>
        <w:pStyle w:val="Bibliography"/>
        <w:rPr>
          <w:rFonts w:ascii="Arial" w:hAnsi="Arial" w:cs="Arial"/>
          <w:sz w:val="22"/>
        </w:rPr>
      </w:pPr>
      <w:r w:rsidRPr="00400045">
        <w:rPr>
          <w:rFonts w:ascii="Arial" w:hAnsi="Arial" w:cs="Arial"/>
          <w:sz w:val="22"/>
        </w:rPr>
        <w:t xml:space="preserve">5. Bach DR, Flandin G, Friston KJ, Dolan RJ (2009): Time-series analysis for rapid event-related skin conductance responses. </w:t>
      </w:r>
      <w:r w:rsidRPr="00400045">
        <w:rPr>
          <w:rFonts w:ascii="Arial" w:hAnsi="Arial" w:cs="Arial"/>
          <w:i/>
          <w:iCs/>
          <w:sz w:val="22"/>
        </w:rPr>
        <w:t>J Neurosci Methods</w:t>
      </w:r>
      <w:r w:rsidRPr="00400045">
        <w:rPr>
          <w:rFonts w:ascii="Arial" w:hAnsi="Arial" w:cs="Arial"/>
          <w:sz w:val="22"/>
        </w:rPr>
        <w:t xml:space="preserve"> 184: 224–234.</w:t>
      </w:r>
    </w:p>
    <w:p w14:paraId="2AD6D577" w14:textId="77777777" w:rsidR="00BC7001" w:rsidRPr="00400045" w:rsidRDefault="00BC7001" w:rsidP="00BC7001">
      <w:pPr>
        <w:pStyle w:val="Bibliography"/>
        <w:rPr>
          <w:rFonts w:ascii="Arial" w:hAnsi="Arial" w:cs="Arial"/>
          <w:sz w:val="22"/>
        </w:rPr>
      </w:pPr>
      <w:r w:rsidRPr="00400045">
        <w:rPr>
          <w:rFonts w:ascii="Arial" w:hAnsi="Arial" w:cs="Arial"/>
          <w:sz w:val="22"/>
        </w:rPr>
        <w:t xml:space="preserve">6. Bach DR, Flandin G, Friston KJ, Dolan RJ (2010): Modelling event-related skin conductance responses. </w:t>
      </w:r>
      <w:r w:rsidRPr="00400045">
        <w:rPr>
          <w:rFonts w:ascii="Arial" w:hAnsi="Arial" w:cs="Arial"/>
          <w:i/>
          <w:iCs/>
          <w:sz w:val="22"/>
        </w:rPr>
        <w:t>Int J Psychophysiol Off J Int Organ Psychophysiol</w:t>
      </w:r>
      <w:r w:rsidRPr="00400045">
        <w:rPr>
          <w:rFonts w:ascii="Arial" w:hAnsi="Arial" w:cs="Arial"/>
          <w:sz w:val="22"/>
        </w:rPr>
        <w:t xml:space="preserve"> 75: 349–356.</w:t>
      </w:r>
    </w:p>
    <w:p w14:paraId="0EC7F2ED" w14:textId="77777777" w:rsidR="00BC7001" w:rsidRPr="00400045" w:rsidRDefault="00BC7001" w:rsidP="00BC7001">
      <w:pPr>
        <w:pStyle w:val="Bibliography"/>
        <w:rPr>
          <w:rFonts w:ascii="Arial" w:hAnsi="Arial" w:cs="Arial"/>
          <w:sz w:val="22"/>
        </w:rPr>
      </w:pPr>
      <w:r w:rsidRPr="00400045">
        <w:rPr>
          <w:rFonts w:ascii="Arial" w:hAnsi="Arial" w:cs="Arial"/>
          <w:sz w:val="22"/>
        </w:rPr>
        <w:t xml:space="preserve">7. Bach DR, Friston KJ, Dolan RJ (2013): An improved algorithm for model-based analysis of evoked skin conductance responses. </w:t>
      </w:r>
      <w:r w:rsidRPr="00400045">
        <w:rPr>
          <w:rFonts w:ascii="Arial" w:hAnsi="Arial" w:cs="Arial"/>
          <w:i/>
          <w:iCs/>
          <w:sz w:val="22"/>
        </w:rPr>
        <w:t>Biol Psychol</w:t>
      </w:r>
      <w:r w:rsidRPr="00400045">
        <w:rPr>
          <w:rFonts w:ascii="Arial" w:hAnsi="Arial" w:cs="Arial"/>
          <w:sz w:val="22"/>
        </w:rPr>
        <w:t xml:space="preserve"> 94: 490–497.</w:t>
      </w:r>
    </w:p>
    <w:p w14:paraId="27BF2685" w14:textId="77777777" w:rsidR="00BC7001" w:rsidRPr="00400045" w:rsidRDefault="00BC7001" w:rsidP="00BC7001">
      <w:pPr>
        <w:pStyle w:val="Bibliography"/>
        <w:rPr>
          <w:rFonts w:ascii="Arial" w:hAnsi="Arial" w:cs="Arial"/>
          <w:sz w:val="22"/>
        </w:rPr>
      </w:pPr>
      <w:r w:rsidRPr="00400045">
        <w:rPr>
          <w:rFonts w:ascii="Arial" w:hAnsi="Arial" w:cs="Arial"/>
          <w:sz w:val="22"/>
        </w:rPr>
        <w:t xml:space="preserve">8. Bach DR, Friston KJ (2013): Model-based analysis of skin conductance responses: Towards causal models in psychophysiology. </w:t>
      </w:r>
      <w:r w:rsidRPr="00400045">
        <w:rPr>
          <w:rFonts w:ascii="Arial" w:hAnsi="Arial" w:cs="Arial"/>
          <w:i/>
          <w:iCs/>
          <w:sz w:val="22"/>
        </w:rPr>
        <w:t>Psychophysiology</w:t>
      </w:r>
      <w:r w:rsidRPr="00400045">
        <w:rPr>
          <w:rFonts w:ascii="Arial" w:hAnsi="Arial" w:cs="Arial"/>
          <w:sz w:val="22"/>
        </w:rPr>
        <w:t xml:space="preserve"> 50: 15–22.</w:t>
      </w:r>
    </w:p>
    <w:p w14:paraId="6B358D89" w14:textId="77777777" w:rsidR="00BC7001" w:rsidRPr="00400045" w:rsidRDefault="00BC7001" w:rsidP="00BC7001">
      <w:pPr>
        <w:pStyle w:val="Bibliography"/>
        <w:rPr>
          <w:rFonts w:ascii="Arial" w:hAnsi="Arial" w:cs="Arial"/>
          <w:sz w:val="22"/>
        </w:rPr>
      </w:pPr>
      <w:r w:rsidRPr="00400045">
        <w:rPr>
          <w:rFonts w:ascii="Arial" w:hAnsi="Arial" w:cs="Arial"/>
          <w:sz w:val="22"/>
        </w:rPr>
        <w:t xml:space="preserve">9. Gerster S, Namer B, Elam M, Bach DR (2017): Testing a linear time invariant model for skin conductance responses by intraneural recording and stimulation. </w:t>
      </w:r>
      <w:r w:rsidRPr="00400045">
        <w:rPr>
          <w:rFonts w:ascii="Arial" w:hAnsi="Arial" w:cs="Arial"/>
          <w:i/>
          <w:iCs/>
          <w:sz w:val="22"/>
        </w:rPr>
        <w:t>Psychophysiology</w:t>
      </w:r>
      <w:r w:rsidRPr="00400045">
        <w:rPr>
          <w:rFonts w:ascii="Arial" w:hAnsi="Arial" w:cs="Arial"/>
          <w:sz w:val="22"/>
        </w:rPr>
        <w:t>. https://doi.org/10.1111/psyp.12986</w:t>
      </w:r>
    </w:p>
    <w:p w14:paraId="0083BD14" w14:textId="77777777" w:rsidR="00BC7001" w:rsidRPr="00400045" w:rsidRDefault="00BC7001" w:rsidP="00BC7001">
      <w:pPr>
        <w:pStyle w:val="Bibliography"/>
        <w:rPr>
          <w:rFonts w:ascii="Arial" w:hAnsi="Arial" w:cs="Arial"/>
          <w:sz w:val="22"/>
        </w:rPr>
      </w:pPr>
      <w:r w:rsidRPr="00400045">
        <w:rPr>
          <w:rFonts w:ascii="Arial" w:hAnsi="Arial" w:cs="Arial"/>
          <w:sz w:val="22"/>
        </w:rPr>
        <w:lastRenderedPageBreak/>
        <w:t xml:space="preserve">10. Staib M, Castegnetti G, Bach DR (2015): Optimising a model-based approach to inferring fear learning from skin conductance responses. </w:t>
      </w:r>
      <w:r w:rsidRPr="00400045">
        <w:rPr>
          <w:rFonts w:ascii="Arial" w:hAnsi="Arial" w:cs="Arial"/>
          <w:i/>
          <w:iCs/>
          <w:sz w:val="22"/>
        </w:rPr>
        <w:t>J Neurosci Methods</w:t>
      </w:r>
      <w:r w:rsidRPr="00400045">
        <w:rPr>
          <w:rFonts w:ascii="Arial" w:hAnsi="Arial" w:cs="Arial"/>
          <w:sz w:val="22"/>
        </w:rPr>
        <w:t xml:space="preserve"> 255: 131–138.</w:t>
      </w:r>
    </w:p>
    <w:p w14:paraId="58F968ED" w14:textId="77777777" w:rsidR="00BC7001" w:rsidRPr="00400045" w:rsidRDefault="00BC7001" w:rsidP="00BC7001">
      <w:pPr>
        <w:pStyle w:val="Bibliography"/>
        <w:rPr>
          <w:rFonts w:ascii="Arial" w:hAnsi="Arial" w:cs="Arial"/>
          <w:sz w:val="22"/>
        </w:rPr>
      </w:pPr>
      <w:r w:rsidRPr="00400045">
        <w:rPr>
          <w:rFonts w:ascii="Arial" w:hAnsi="Arial" w:cs="Arial"/>
          <w:sz w:val="22"/>
        </w:rPr>
        <w:t xml:space="preserve">11. Bach DR, Tzovara A, Vunder J (2017): Blocking human fear memory with the matrix metalloproteinase inhibitor doxycycline. </w:t>
      </w:r>
      <w:r w:rsidRPr="00400045">
        <w:rPr>
          <w:rFonts w:ascii="Arial" w:hAnsi="Arial" w:cs="Arial"/>
          <w:i/>
          <w:iCs/>
          <w:sz w:val="22"/>
        </w:rPr>
        <w:t>Mol Psychiatry</w:t>
      </w:r>
      <w:r w:rsidRPr="00400045">
        <w:rPr>
          <w:rFonts w:ascii="Arial" w:hAnsi="Arial" w:cs="Arial"/>
          <w:sz w:val="22"/>
        </w:rPr>
        <w:t>. https://doi.org/10.1038/mp.2017.65</w:t>
      </w:r>
    </w:p>
    <w:p w14:paraId="733B42EF" w14:textId="77777777" w:rsidR="00BC7001" w:rsidRPr="00400045" w:rsidRDefault="00BC7001" w:rsidP="00BC7001">
      <w:pPr>
        <w:pStyle w:val="Bibliography"/>
        <w:rPr>
          <w:rFonts w:ascii="Arial" w:hAnsi="Arial" w:cs="Arial"/>
          <w:sz w:val="22"/>
        </w:rPr>
      </w:pPr>
      <w:r w:rsidRPr="00400045">
        <w:rPr>
          <w:rFonts w:ascii="Arial" w:hAnsi="Arial" w:cs="Arial"/>
          <w:sz w:val="22"/>
        </w:rPr>
        <w:t xml:space="preserve">12. Fortin J-P, Cullen N, Sheline YI, Taylor WD, Aselcioglu I, Cook PA, </w:t>
      </w:r>
      <w:r w:rsidRPr="00400045">
        <w:rPr>
          <w:rFonts w:ascii="Arial" w:hAnsi="Arial" w:cs="Arial"/>
          <w:i/>
          <w:iCs/>
          <w:sz w:val="22"/>
        </w:rPr>
        <w:t>et al.</w:t>
      </w:r>
      <w:r w:rsidRPr="00400045">
        <w:rPr>
          <w:rFonts w:ascii="Arial" w:hAnsi="Arial" w:cs="Arial"/>
          <w:sz w:val="22"/>
        </w:rPr>
        <w:t xml:space="preserve"> (2018): Harmonization of cortical thickness measurements across scanners and sites. </w:t>
      </w:r>
      <w:r w:rsidRPr="00400045">
        <w:rPr>
          <w:rFonts w:ascii="Arial" w:hAnsi="Arial" w:cs="Arial"/>
          <w:i/>
          <w:iCs/>
          <w:sz w:val="22"/>
        </w:rPr>
        <w:t>NeuroImage</w:t>
      </w:r>
      <w:r w:rsidRPr="00400045">
        <w:rPr>
          <w:rFonts w:ascii="Arial" w:hAnsi="Arial" w:cs="Arial"/>
          <w:sz w:val="22"/>
        </w:rPr>
        <w:t xml:space="preserve"> 167: 104–120.</w:t>
      </w:r>
    </w:p>
    <w:p w14:paraId="4383B346" w14:textId="77777777" w:rsidR="00BC7001" w:rsidRPr="00400045" w:rsidRDefault="00BC7001" w:rsidP="00BC7001">
      <w:pPr>
        <w:pStyle w:val="Bibliography"/>
        <w:rPr>
          <w:rFonts w:ascii="Arial" w:hAnsi="Arial" w:cs="Arial"/>
          <w:sz w:val="22"/>
        </w:rPr>
      </w:pPr>
      <w:r w:rsidRPr="00400045">
        <w:rPr>
          <w:rFonts w:ascii="Arial" w:hAnsi="Arial" w:cs="Arial"/>
          <w:sz w:val="22"/>
        </w:rPr>
        <w:t xml:space="preserve">13. Yu M, Linn KA, Cook PA, Phillips ML, McInnis M, Fava M, </w:t>
      </w:r>
      <w:r w:rsidRPr="00400045">
        <w:rPr>
          <w:rFonts w:ascii="Arial" w:hAnsi="Arial" w:cs="Arial"/>
          <w:i/>
          <w:iCs/>
          <w:sz w:val="22"/>
        </w:rPr>
        <w:t>et al.</w:t>
      </w:r>
      <w:r w:rsidRPr="00400045">
        <w:rPr>
          <w:rFonts w:ascii="Arial" w:hAnsi="Arial" w:cs="Arial"/>
          <w:sz w:val="22"/>
        </w:rPr>
        <w:t xml:space="preserve"> (2018): Statistical harmonization corrects site effects in functional connectivity measurements from multi-site fMRI data. </w:t>
      </w:r>
      <w:r w:rsidRPr="00400045">
        <w:rPr>
          <w:rFonts w:ascii="Arial" w:hAnsi="Arial" w:cs="Arial"/>
          <w:i/>
          <w:iCs/>
          <w:sz w:val="22"/>
        </w:rPr>
        <w:t>Hum Brain Mapp</w:t>
      </w:r>
      <w:r w:rsidRPr="00400045">
        <w:rPr>
          <w:rFonts w:ascii="Arial" w:hAnsi="Arial" w:cs="Arial"/>
          <w:sz w:val="22"/>
        </w:rPr>
        <w:t xml:space="preserve"> 39: 4213–4227.</w:t>
      </w:r>
    </w:p>
    <w:p w14:paraId="2E81665D" w14:textId="77777777" w:rsidR="00BC7001" w:rsidRPr="00400045" w:rsidRDefault="00BC7001" w:rsidP="00BC7001">
      <w:pPr>
        <w:pStyle w:val="Bibliography"/>
        <w:rPr>
          <w:rFonts w:ascii="Arial" w:hAnsi="Arial" w:cs="Arial"/>
          <w:sz w:val="22"/>
        </w:rPr>
      </w:pPr>
      <w:r w:rsidRPr="00400045">
        <w:rPr>
          <w:rFonts w:ascii="Arial" w:hAnsi="Arial" w:cs="Arial"/>
          <w:sz w:val="22"/>
        </w:rPr>
        <w:t xml:space="preserve">14. Molapour T, Golkar A, Navarrete CD, Haaker J, Olsson A (2015): Neural correlates of biased social fear learning and interaction in an intergroup context. </w:t>
      </w:r>
      <w:r w:rsidRPr="00400045">
        <w:rPr>
          <w:rFonts w:ascii="Arial" w:hAnsi="Arial" w:cs="Arial"/>
          <w:i/>
          <w:iCs/>
          <w:sz w:val="22"/>
        </w:rPr>
        <w:t>NeuroImage</w:t>
      </w:r>
      <w:r w:rsidRPr="00400045">
        <w:rPr>
          <w:rFonts w:ascii="Arial" w:hAnsi="Arial" w:cs="Arial"/>
          <w:sz w:val="22"/>
        </w:rPr>
        <w:t xml:space="preserve"> 121: 171–183.</w:t>
      </w:r>
    </w:p>
    <w:p w14:paraId="3540C0C6" w14:textId="77777777" w:rsidR="00BC7001" w:rsidRPr="00400045" w:rsidRDefault="00BC7001" w:rsidP="00BC7001">
      <w:pPr>
        <w:pStyle w:val="Bibliography"/>
        <w:rPr>
          <w:rFonts w:ascii="Arial" w:hAnsi="Arial" w:cs="Arial"/>
          <w:sz w:val="22"/>
        </w:rPr>
      </w:pPr>
      <w:r w:rsidRPr="00400045">
        <w:rPr>
          <w:rFonts w:ascii="Arial" w:hAnsi="Arial" w:cs="Arial"/>
          <w:sz w:val="22"/>
        </w:rPr>
        <w:t xml:space="preserve">15. Morriss J, Hoare S, van Reekum CM (2018): It’s time: A commentary on fear extinction in the human brain using fMRI. </w:t>
      </w:r>
      <w:r w:rsidRPr="00400045">
        <w:rPr>
          <w:rFonts w:ascii="Arial" w:hAnsi="Arial" w:cs="Arial"/>
          <w:i/>
          <w:iCs/>
          <w:sz w:val="22"/>
        </w:rPr>
        <w:t>Neurosci Biobehav Rev</w:t>
      </w:r>
      <w:r w:rsidRPr="00400045">
        <w:rPr>
          <w:rFonts w:ascii="Arial" w:hAnsi="Arial" w:cs="Arial"/>
          <w:sz w:val="22"/>
        </w:rPr>
        <w:t xml:space="preserve"> 94: 321–322.</w:t>
      </w:r>
    </w:p>
    <w:p w14:paraId="07751658" w14:textId="53DAE3E1" w:rsidR="006846EB" w:rsidRPr="00DD6DA7" w:rsidRDefault="00C01D9D" w:rsidP="00F35A05">
      <w:pPr>
        <w:spacing w:line="480" w:lineRule="auto"/>
        <w:contextualSpacing/>
        <w:rPr>
          <w:rFonts w:ascii="Arial" w:hAnsi="Arial" w:cs="Arial"/>
          <w:sz w:val="22"/>
          <w:szCs w:val="22"/>
        </w:rPr>
      </w:pPr>
      <w:r w:rsidRPr="00400045">
        <w:rPr>
          <w:rFonts w:ascii="Arial" w:hAnsi="Arial" w:cs="Arial"/>
          <w:sz w:val="22"/>
          <w:szCs w:val="22"/>
        </w:rPr>
        <w:fldChar w:fldCharType="end"/>
      </w:r>
    </w:p>
    <w:p w14:paraId="31E6D65B" w14:textId="77777777" w:rsidR="006846EB" w:rsidRPr="00DD6DA7" w:rsidRDefault="006846EB" w:rsidP="00F35A05">
      <w:pPr>
        <w:spacing w:line="480" w:lineRule="auto"/>
        <w:contextualSpacing/>
        <w:rPr>
          <w:rFonts w:ascii="Arial" w:hAnsi="Arial" w:cs="Arial"/>
          <w:sz w:val="22"/>
          <w:szCs w:val="22"/>
        </w:rPr>
      </w:pPr>
    </w:p>
    <w:p w14:paraId="7FBA3739" w14:textId="77777777" w:rsidR="006846EB" w:rsidRPr="00DD6DA7" w:rsidRDefault="006846EB" w:rsidP="00F35A05">
      <w:pPr>
        <w:spacing w:line="480" w:lineRule="auto"/>
        <w:contextualSpacing/>
        <w:rPr>
          <w:rFonts w:ascii="Arial" w:hAnsi="Arial" w:cs="Arial"/>
          <w:sz w:val="22"/>
          <w:szCs w:val="22"/>
        </w:rPr>
      </w:pPr>
    </w:p>
    <w:p w14:paraId="25E58191" w14:textId="77777777" w:rsidR="006846EB" w:rsidRPr="00DD6DA7" w:rsidRDefault="006846EB" w:rsidP="00F35A05">
      <w:pPr>
        <w:spacing w:line="480" w:lineRule="auto"/>
        <w:contextualSpacing/>
        <w:rPr>
          <w:rFonts w:ascii="Arial" w:hAnsi="Arial" w:cs="Arial"/>
          <w:sz w:val="22"/>
          <w:szCs w:val="22"/>
        </w:rPr>
      </w:pPr>
    </w:p>
    <w:p w14:paraId="70A854E4" w14:textId="77777777" w:rsidR="00F236D7" w:rsidRPr="00DD6DA7" w:rsidRDefault="00F236D7" w:rsidP="00F35A05">
      <w:pPr>
        <w:spacing w:line="480" w:lineRule="auto"/>
        <w:contextualSpacing/>
        <w:rPr>
          <w:rFonts w:ascii="Arial" w:hAnsi="Arial" w:cs="Arial"/>
          <w:sz w:val="22"/>
          <w:szCs w:val="22"/>
        </w:rPr>
      </w:pPr>
    </w:p>
    <w:sectPr w:rsidR="00F236D7" w:rsidRPr="00DD6DA7" w:rsidSect="009728DF">
      <w:headerReference w:type="even" r:id="rId14"/>
      <w:head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C0DA06" w14:textId="77777777" w:rsidR="00091EA5" w:rsidRDefault="00091EA5" w:rsidP="009728DF">
      <w:r>
        <w:separator/>
      </w:r>
    </w:p>
  </w:endnote>
  <w:endnote w:type="continuationSeparator" w:id="0">
    <w:p w14:paraId="1CBAFB2E" w14:textId="77777777" w:rsidR="00091EA5" w:rsidRDefault="00091EA5" w:rsidP="009728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auto"/>
    <w:pitch w:val="variable"/>
    <w:sig w:usb0="00000000" w:usb1="5000A1FF" w:usb2="00000000" w:usb3="00000000" w:csb0="000001BF" w:csb1="00000000"/>
  </w:font>
  <w:font w:name="Yu Mincho">
    <w:charset w:val="80"/>
    <w:family w:val="roman"/>
    <w:pitch w:val="variable"/>
    <w:sig w:usb0="800002E7" w:usb1="2AC7FCFF" w:usb2="00000012" w:usb3="00000000" w:csb0="0002009F" w:csb1="00000000"/>
  </w:font>
  <w:font w:name="Helvetica">
    <w:panose1 w:val="020B0604020202020204"/>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B1C106" w14:textId="77777777" w:rsidR="00091EA5" w:rsidRDefault="00091EA5" w:rsidP="009728DF">
      <w:r>
        <w:separator/>
      </w:r>
    </w:p>
  </w:footnote>
  <w:footnote w:type="continuationSeparator" w:id="0">
    <w:p w14:paraId="108DD87B" w14:textId="77777777" w:rsidR="00091EA5" w:rsidRDefault="00091EA5" w:rsidP="009728D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4500D3" w14:textId="77777777" w:rsidR="004326C2" w:rsidRDefault="004326C2" w:rsidP="008B56E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F3D6FA6" w14:textId="77777777" w:rsidR="004326C2" w:rsidRDefault="004326C2" w:rsidP="009728D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9A5EB6" w14:textId="77777777" w:rsidR="004326C2" w:rsidRPr="009728DF" w:rsidRDefault="004326C2" w:rsidP="009728DF">
    <w:pPr>
      <w:pStyle w:val="Header"/>
      <w:framePr w:wrap="around" w:vAnchor="text" w:hAnchor="page" w:x="10621" w:y="1"/>
      <w:rPr>
        <w:rStyle w:val="PageNumber"/>
        <w:rFonts w:ascii="Arial" w:hAnsi="Arial" w:cs="Arial"/>
        <w:sz w:val="22"/>
        <w:szCs w:val="22"/>
      </w:rPr>
    </w:pPr>
    <w:r w:rsidRPr="009728DF">
      <w:rPr>
        <w:rStyle w:val="PageNumber"/>
        <w:rFonts w:ascii="Arial" w:hAnsi="Arial" w:cs="Arial"/>
        <w:sz w:val="22"/>
        <w:szCs w:val="22"/>
      </w:rPr>
      <w:fldChar w:fldCharType="begin"/>
    </w:r>
    <w:r w:rsidRPr="009728DF">
      <w:rPr>
        <w:rStyle w:val="PageNumber"/>
        <w:rFonts w:ascii="Arial" w:hAnsi="Arial" w:cs="Arial"/>
        <w:sz w:val="22"/>
        <w:szCs w:val="22"/>
      </w:rPr>
      <w:instrText xml:space="preserve">PAGE  </w:instrText>
    </w:r>
    <w:r w:rsidRPr="009728DF">
      <w:rPr>
        <w:rStyle w:val="PageNumber"/>
        <w:rFonts w:ascii="Arial" w:hAnsi="Arial" w:cs="Arial"/>
        <w:sz w:val="22"/>
        <w:szCs w:val="22"/>
      </w:rPr>
      <w:fldChar w:fldCharType="separate"/>
    </w:r>
    <w:r w:rsidR="00270A65">
      <w:rPr>
        <w:rStyle w:val="PageNumber"/>
        <w:rFonts w:ascii="Arial" w:hAnsi="Arial" w:cs="Arial"/>
        <w:noProof/>
        <w:sz w:val="22"/>
        <w:szCs w:val="22"/>
      </w:rPr>
      <w:t>6</w:t>
    </w:r>
    <w:r w:rsidRPr="009728DF">
      <w:rPr>
        <w:rStyle w:val="PageNumber"/>
        <w:rFonts w:ascii="Arial" w:hAnsi="Arial" w:cs="Arial"/>
        <w:sz w:val="22"/>
        <w:szCs w:val="22"/>
      </w:rPr>
      <w:fldChar w:fldCharType="end"/>
    </w:r>
  </w:p>
  <w:p w14:paraId="6B300E22" w14:textId="77777777" w:rsidR="004326C2" w:rsidRPr="009728DF" w:rsidRDefault="004326C2" w:rsidP="009728DF">
    <w:pPr>
      <w:pStyle w:val="Header"/>
      <w:ind w:right="360"/>
      <w:jc w:val="right"/>
      <w:rPr>
        <w:rFonts w:ascii="Arial" w:hAnsi="Arial" w:cs="Arial"/>
        <w:sz w:val="22"/>
        <w:szCs w:val="22"/>
      </w:rPr>
    </w:pPr>
    <w:r w:rsidRPr="009728DF">
      <w:rPr>
        <w:rFonts w:ascii="Arial" w:hAnsi="Arial" w:cs="Arial"/>
        <w:sz w:val="22"/>
        <w:szCs w:val="22"/>
      </w:rPr>
      <w:t>Dop</w:t>
    </w:r>
    <w:r>
      <w:rPr>
        <w:rFonts w:ascii="Arial" w:hAnsi="Arial" w:cs="Arial"/>
        <w:sz w:val="22"/>
        <w:szCs w:val="22"/>
      </w:rPr>
      <w:t>amine and Fear Extinction in PTS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C11D27"/>
    <w:multiLevelType w:val="hybridMultilevel"/>
    <w:tmpl w:val="BB24DD58"/>
    <w:lvl w:ilvl="0" w:tplc="5F360D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8187B31"/>
    <w:multiLevelType w:val="hybridMultilevel"/>
    <w:tmpl w:val="23225128"/>
    <w:lvl w:ilvl="0" w:tplc="A394E7BE">
      <w:numFmt w:val="bullet"/>
      <w:lvlText w:val=""/>
      <w:lvlJc w:val="left"/>
      <w:pPr>
        <w:ind w:left="720" w:hanging="360"/>
      </w:pPr>
      <w:rPr>
        <w:rFonts w:ascii="Symbol" w:eastAsia="MS Mincho"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B85D97"/>
    <w:multiLevelType w:val="hybridMultilevel"/>
    <w:tmpl w:val="74CE613E"/>
    <w:lvl w:ilvl="0" w:tplc="74A45CF4">
      <w:numFmt w:val="bullet"/>
      <w:lvlText w:val=""/>
      <w:lvlJc w:val="left"/>
      <w:pPr>
        <w:ind w:left="720" w:hanging="360"/>
      </w:pPr>
      <w:rPr>
        <w:rFonts w:ascii="Symbol" w:eastAsia="MS Mincho"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BD35B4"/>
    <w:multiLevelType w:val="hybridMultilevel"/>
    <w:tmpl w:val="E8909DF4"/>
    <w:lvl w:ilvl="0" w:tplc="89E47C0A">
      <w:start w:val="1"/>
      <w:numFmt w:val="bullet"/>
      <w:lvlText w:val=""/>
      <w:lvlJc w:val="left"/>
      <w:pPr>
        <w:ind w:left="720" w:hanging="360"/>
      </w:pPr>
      <w:rPr>
        <w:rFonts w:ascii="Symbol" w:eastAsia="MS Mincho"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F635383"/>
    <w:multiLevelType w:val="hybridMultilevel"/>
    <w:tmpl w:val="2EAA8D14"/>
    <w:lvl w:ilvl="0" w:tplc="124A16A6">
      <w:numFmt w:val="bullet"/>
      <w:lvlText w:val=""/>
      <w:lvlJc w:val="left"/>
      <w:pPr>
        <w:ind w:left="720" w:hanging="360"/>
      </w:pPr>
      <w:rPr>
        <w:rFonts w:ascii="Symbol" w:eastAsia="MS Mincho"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12754202">
    <w:abstractNumId w:val="0"/>
  </w:num>
  <w:num w:numId="2" w16cid:durableId="770977544">
    <w:abstractNumId w:val="2"/>
  </w:num>
  <w:num w:numId="3" w16cid:durableId="1675693573">
    <w:abstractNumId w:val="1"/>
  </w:num>
  <w:num w:numId="4" w16cid:durableId="65536277">
    <w:abstractNumId w:val="4"/>
  </w:num>
  <w:num w:numId="5" w16cid:durableId="45279438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4DCA"/>
    <w:rsid w:val="00001DBE"/>
    <w:rsid w:val="00004A78"/>
    <w:rsid w:val="00006D50"/>
    <w:rsid w:val="000079ED"/>
    <w:rsid w:val="00012636"/>
    <w:rsid w:val="00022F75"/>
    <w:rsid w:val="00026323"/>
    <w:rsid w:val="00026DCE"/>
    <w:rsid w:val="00027716"/>
    <w:rsid w:val="0003496F"/>
    <w:rsid w:val="0004638D"/>
    <w:rsid w:val="000473F7"/>
    <w:rsid w:val="000479C9"/>
    <w:rsid w:val="000516B9"/>
    <w:rsid w:val="00053B1B"/>
    <w:rsid w:val="00065340"/>
    <w:rsid w:val="00076088"/>
    <w:rsid w:val="000840B7"/>
    <w:rsid w:val="00084652"/>
    <w:rsid w:val="00085867"/>
    <w:rsid w:val="00091EA5"/>
    <w:rsid w:val="000923B3"/>
    <w:rsid w:val="0009305E"/>
    <w:rsid w:val="00093B53"/>
    <w:rsid w:val="00096F4F"/>
    <w:rsid w:val="000A0051"/>
    <w:rsid w:val="000A10D0"/>
    <w:rsid w:val="000A5551"/>
    <w:rsid w:val="000A6AFD"/>
    <w:rsid w:val="000D2741"/>
    <w:rsid w:val="000D2BB7"/>
    <w:rsid w:val="000D3509"/>
    <w:rsid w:val="000D5DD3"/>
    <w:rsid w:val="000E3645"/>
    <w:rsid w:val="000E475C"/>
    <w:rsid w:val="000E47DD"/>
    <w:rsid w:val="000F4006"/>
    <w:rsid w:val="000F5269"/>
    <w:rsid w:val="000F780F"/>
    <w:rsid w:val="001012FE"/>
    <w:rsid w:val="001020CB"/>
    <w:rsid w:val="001215A3"/>
    <w:rsid w:val="00124003"/>
    <w:rsid w:val="00125BA4"/>
    <w:rsid w:val="00126D5F"/>
    <w:rsid w:val="00137879"/>
    <w:rsid w:val="00140568"/>
    <w:rsid w:val="00151120"/>
    <w:rsid w:val="00152D0C"/>
    <w:rsid w:val="00157ECB"/>
    <w:rsid w:val="00163FAB"/>
    <w:rsid w:val="00164887"/>
    <w:rsid w:val="00183E1B"/>
    <w:rsid w:val="00185085"/>
    <w:rsid w:val="00193BF5"/>
    <w:rsid w:val="001944B7"/>
    <w:rsid w:val="001A018F"/>
    <w:rsid w:val="001A15D6"/>
    <w:rsid w:val="001A4D56"/>
    <w:rsid w:val="001A5C51"/>
    <w:rsid w:val="001B02E7"/>
    <w:rsid w:val="001B131C"/>
    <w:rsid w:val="001B1611"/>
    <w:rsid w:val="001B42DF"/>
    <w:rsid w:val="001B4766"/>
    <w:rsid w:val="001B67C8"/>
    <w:rsid w:val="001C475C"/>
    <w:rsid w:val="001C6902"/>
    <w:rsid w:val="001D15B7"/>
    <w:rsid w:val="001D29AC"/>
    <w:rsid w:val="001D30B1"/>
    <w:rsid w:val="001D7397"/>
    <w:rsid w:val="001E4A22"/>
    <w:rsid w:val="001F2BED"/>
    <w:rsid w:val="001F331F"/>
    <w:rsid w:val="001F53F8"/>
    <w:rsid w:val="001F5B6D"/>
    <w:rsid w:val="001F64E0"/>
    <w:rsid w:val="001F75EE"/>
    <w:rsid w:val="002013D5"/>
    <w:rsid w:val="002028B7"/>
    <w:rsid w:val="00205FDA"/>
    <w:rsid w:val="002109FA"/>
    <w:rsid w:val="002124E7"/>
    <w:rsid w:val="00215AA5"/>
    <w:rsid w:val="00221813"/>
    <w:rsid w:val="002255D3"/>
    <w:rsid w:val="00231AF0"/>
    <w:rsid w:val="00232071"/>
    <w:rsid w:val="00233562"/>
    <w:rsid w:val="00233CE0"/>
    <w:rsid w:val="00241F73"/>
    <w:rsid w:val="0024719D"/>
    <w:rsid w:val="00247D76"/>
    <w:rsid w:val="00250B3D"/>
    <w:rsid w:val="00253668"/>
    <w:rsid w:val="0025690C"/>
    <w:rsid w:val="002645C4"/>
    <w:rsid w:val="00265603"/>
    <w:rsid w:val="00265EC0"/>
    <w:rsid w:val="00266477"/>
    <w:rsid w:val="00270A65"/>
    <w:rsid w:val="002718A7"/>
    <w:rsid w:val="00276D89"/>
    <w:rsid w:val="00277232"/>
    <w:rsid w:val="00280E38"/>
    <w:rsid w:val="00281B20"/>
    <w:rsid w:val="0028278B"/>
    <w:rsid w:val="0028378A"/>
    <w:rsid w:val="00285091"/>
    <w:rsid w:val="00287054"/>
    <w:rsid w:val="00287223"/>
    <w:rsid w:val="00292DB5"/>
    <w:rsid w:val="00294666"/>
    <w:rsid w:val="002A2DAB"/>
    <w:rsid w:val="002A4C1C"/>
    <w:rsid w:val="002A6E4E"/>
    <w:rsid w:val="002B0FF0"/>
    <w:rsid w:val="002B102E"/>
    <w:rsid w:val="002C0C2A"/>
    <w:rsid w:val="002D353D"/>
    <w:rsid w:val="002E436A"/>
    <w:rsid w:val="002E5669"/>
    <w:rsid w:val="002E6595"/>
    <w:rsid w:val="002E766F"/>
    <w:rsid w:val="002F12A5"/>
    <w:rsid w:val="002F34BA"/>
    <w:rsid w:val="002F48C0"/>
    <w:rsid w:val="002F616E"/>
    <w:rsid w:val="00303D10"/>
    <w:rsid w:val="00306910"/>
    <w:rsid w:val="00316AEA"/>
    <w:rsid w:val="003244A1"/>
    <w:rsid w:val="00336F3E"/>
    <w:rsid w:val="003417CD"/>
    <w:rsid w:val="0034208D"/>
    <w:rsid w:val="00344A31"/>
    <w:rsid w:val="0034735C"/>
    <w:rsid w:val="00354178"/>
    <w:rsid w:val="0037025B"/>
    <w:rsid w:val="0037554E"/>
    <w:rsid w:val="00390B0B"/>
    <w:rsid w:val="00392574"/>
    <w:rsid w:val="00395160"/>
    <w:rsid w:val="003A4F3A"/>
    <w:rsid w:val="003A551C"/>
    <w:rsid w:val="003B1325"/>
    <w:rsid w:val="003B2597"/>
    <w:rsid w:val="003B5AB8"/>
    <w:rsid w:val="003B75B4"/>
    <w:rsid w:val="003C25C5"/>
    <w:rsid w:val="003C4C0F"/>
    <w:rsid w:val="003C757F"/>
    <w:rsid w:val="003C7D17"/>
    <w:rsid w:val="003D254E"/>
    <w:rsid w:val="003D38A1"/>
    <w:rsid w:val="003D4FBC"/>
    <w:rsid w:val="003F7F15"/>
    <w:rsid w:val="00400045"/>
    <w:rsid w:val="00405990"/>
    <w:rsid w:val="00412B96"/>
    <w:rsid w:val="00412EEE"/>
    <w:rsid w:val="0041357C"/>
    <w:rsid w:val="00416AB8"/>
    <w:rsid w:val="0042228C"/>
    <w:rsid w:val="004251F8"/>
    <w:rsid w:val="00431F1E"/>
    <w:rsid w:val="004326C2"/>
    <w:rsid w:val="00433993"/>
    <w:rsid w:val="00437514"/>
    <w:rsid w:val="00443B72"/>
    <w:rsid w:val="00446342"/>
    <w:rsid w:val="00450DEC"/>
    <w:rsid w:val="00452245"/>
    <w:rsid w:val="0045567E"/>
    <w:rsid w:val="004571A2"/>
    <w:rsid w:val="00460085"/>
    <w:rsid w:val="00467B72"/>
    <w:rsid w:val="00474F75"/>
    <w:rsid w:val="00477E69"/>
    <w:rsid w:val="00480B14"/>
    <w:rsid w:val="004857B5"/>
    <w:rsid w:val="004864C2"/>
    <w:rsid w:val="0048678C"/>
    <w:rsid w:val="00494DAE"/>
    <w:rsid w:val="004A232A"/>
    <w:rsid w:val="004A3EFF"/>
    <w:rsid w:val="004A4712"/>
    <w:rsid w:val="004A58D5"/>
    <w:rsid w:val="004A65C4"/>
    <w:rsid w:val="004B49AC"/>
    <w:rsid w:val="004C0BC2"/>
    <w:rsid w:val="004C28B9"/>
    <w:rsid w:val="004C5979"/>
    <w:rsid w:val="004E303A"/>
    <w:rsid w:val="004E46DD"/>
    <w:rsid w:val="004E4A1A"/>
    <w:rsid w:val="004F3292"/>
    <w:rsid w:val="004F36E6"/>
    <w:rsid w:val="005206A7"/>
    <w:rsid w:val="00523930"/>
    <w:rsid w:val="005317C8"/>
    <w:rsid w:val="00531D16"/>
    <w:rsid w:val="00534E76"/>
    <w:rsid w:val="005457D3"/>
    <w:rsid w:val="00550744"/>
    <w:rsid w:val="00556E82"/>
    <w:rsid w:val="00573499"/>
    <w:rsid w:val="00574F0A"/>
    <w:rsid w:val="0057564C"/>
    <w:rsid w:val="005773EE"/>
    <w:rsid w:val="00577760"/>
    <w:rsid w:val="005800ED"/>
    <w:rsid w:val="005902DC"/>
    <w:rsid w:val="00590DE2"/>
    <w:rsid w:val="005971CE"/>
    <w:rsid w:val="005978B5"/>
    <w:rsid w:val="005A18E8"/>
    <w:rsid w:val="005A6955"/>
    <w:rsid w:val="005A72CB"/>
    <w:rsid w:val="005B022A"/>
    <w:rsid w:val="005B44C8"/>
    <w:rsid w:val="005B5BBA"/>
    <w:rsid w:val="005C09CD"/>
    <w:rsid w:val="005C4BCC"/>
    <w:rsid w:val="005C5D04"/>
    <w:rsid w:val="005D4CF3"/>
    <w:rsid w:val="005D785B"/>
    <w:rsid w:val="005E1F88"/>
    <w:rsid w:val="005E4F76"/>
    <w:rsid w:val="005F346D"/>
    <w:rsid w:val="005F38DF"/>
    <w:rsid w:val="005F425C"/>
    <w:rsid w:val="005F4636"/>
    <w:rsid w:val="005F546F"/>
    <w:rsid w:val="00603005"/>
    <w:rsid w:val="00607260"/>
    <w:rsid w:val="0061349D"/>
    <w:rsid w:val="006154A2"/>
    <w:rsid w:val="006171D3"/>
    <w:rsid w:val="00620A80"/>
    <w:rsid w:val="00620EEA"/>
    <w:rsid w:val="00621F29"/>
    <w:rsid w:val="00627830"/>
    <w:rsid w:val="006278BA"/>
    <w:rsid w:val="006374C8"/>
    <w:rsid w:val="00640175"/>
    <w:rsid w:val="006402F2"/>
    <w:rsid w:val="00640AA6"/>
    <w:rsid w:val="006473F5"/>
    <w:rsid w:val="00650579"/>
    <w:rsid w:val="00657EE7"/>
    <w:rsid w:val="00660A99"/>
    <w:rsid w:val="00660B67"/>
    <w:rsid w:val="00666382"/>
    <w:rsid w:val="00667A79"/>
    <w:rsid w:val="00670408"/>
    <w:rsid w:val="00670E86"/>
    <w:rsid w:val="00675D89"/>
    <w:rsid w:val="00676CE3"/>
    <w:rsid w:val="006813F6"/>
    <w:rsid w:val="0068229C"/>
    <w:rsid w:val="006825BD"/>
    <w:rsid w:val="006846EB"/>
    <w:rsid w:val="00690978"/>
    <w:rsid w:val="006962D3"/>
    <w:rsid w:val="006C3A9E"/>
    <w:rsid w:val="006C5B42"/>
    <w:rsid w:val="006C5D3E"/>
    <w:rsid w:val="006C7007"/>
    <w:rsid w:val="006D61FB"/>
    <w:rsid w:val="006E005E"/>
    <w:rsid w:val="006E2CF5"/>
    <w:rsid w:val="006E4DEB"/>
    <w:rsid w:val="006E76CC"/>
    <w:rsid w:val="006F0234"/>
    <w:rsid w:val="006F333D"/>
    <w:rsid w:val="006F5D3A"/>
    <w:rsid w:val="00710382"/>
    <w:rsid w:val="00717768"/>
    <w:rsid w:val="007258FF"/>
    <w:rsid w:val="00734BCA"/>
    <w:rsid w:val="007442B9"/>
    <w:rsid w:val="00745E06"/>
    <w:rsid w:val="00755C4E"/>
    <w:rsid w:val="0076354B"/>
    <w:rsid w:val="00763AF5"/>
    <w:rsid w:val="00765ED7"/>
    <w:rsid w:val="0076682B"/>
    <w:rsid w:val="007706C3"/>
    <w:rsid w:val="007708BA"/>
    <w:rsid w:val="00775173"/>
    <w:rsid w:val="007768A0"/>
    <w:rsid w:val="00780D07"/>
    <w:rsid w:val="007A049E"/>
    <w:rsid w:val="007A5495"/>
    <w:rsid w:val="007B41F0"/>
    <w:rsid w:val="007B69FA"/>
    <w:rsid w:val="007C2614"/>
    <w:rsid w:val="007D0FA0"/>
    <w:rsid w:val="007D491A"/>
    <w:rsid w:val="007E1A05"/>
    <w:rsid w:val="007E3AB1"/>
    <w:rsid w:val="007E3FFB"/>
    <w:rsid w:val="007E6AC6"/>
    <w:rsid w:val="007E7B74"/>
    <w:rsid w:val="007F37E4"/>
    <w:rsid w:val="008012CE"/>
    <w:rsid w:val="00807600"/>
    <w:rsid w:val="00810042"/>
    <w:rsid w:val="00810ED1"/>
    <w:rsid w:val="0081164F"/>
    <w:rsid w:val="008129A5"/>
    <w:rsid w:val="00814DCA"/>
    <w:rsid w:val="00816CA6"/>
    <w:rsid w:val="008178FB"/>
    <w:rsid w:val="0082293A"/>
    <w:rsid w:val="00822971"/>
    <w:rsid w:val="00826233"/>
    <w:rsid w:val="00826446"/>
    <w:rsid w:val="00836E9F"/>
    <w:rsid w:val="00845367"/>
    <w:rsid w:val="0084597D"/>
    <w:rsid w:val="00845CA7"/>
    <w:rsid w:val="00850B78"/>
    <w:rsid w:val="008660AE"/>
    <w:rsid w:val="008900E9"/>
    <w:rsid w:val="00891180"/>
    <w:rsid w:val="008A64D8"/>
    <w:rsid w:val="008A7F28"/>
    <w:rsid w:val="008B56E3"/>
    <w:rsid w:val="008C3FB5"/>
    <w:rsid w:val="008D208C"/>
    <w:rsid w:val="008D667F"/>
    <w:rsid w:val="008D7612"/>
    <w:rsid w:val="008E1697"/>
    <w:rsid w:val="008F0B55"/>
    <w:rsid w:val="008F19A5"/>
    <w:rsid w:val="008F6332"/>
    <w:rsid w:val="008F7793"/>
    <w:rsid w:val="00902CB8"/>
    <w:rsid w:val="00903B06"/>
    <w:rsid w:val="00907D10"/>
    <w:rsid w:val="00910847"/>
    <w:rsid w:val="009114F7"/>
    <w:rsid w:val="00926701"/>
    <w:rsid w:val="00927E4D"/>
    <w:rsid w:val="00934249"/>
    <w:rsid w:val="00935C2C"/>
    <w:rsid w:val="0094555B"/>
    <w:rsid w:val="009501F2"/>
    <w:rsid w:val="00955C1E"/>
    <w:rsid w:val="009647EA"/>
    <w:rsid w:val="009714B9"/>
    <w:rsid w:val="009725AC"/>
    <w:rsid w:val="009726CB"/>
    <w:rsid w:val="009728DF"/>
    <w:rsid w:val="00975614"/>
    <w:rsid w:val="009758C3"/>
    <w:rsid w:val="00977FB3"/>
    <w:rsid w:val="0098202F"/>
    <w:rsid w:val="009831D1"/>
    <w:rsid w:val="00984E77"/>
    <w:rsid w:val="00986A1C"/>
    <w:rsid w:val="0098799D"/>
    <w:rsid w:val="00992F5D"/>
    <w:rsid w:val="009A09CD"/>
    <w:rsid w:val="009A6359"/>
    <w:rsid w:val="009B3E9A"/>
    <w:rsid w:val="009B5BA7"/>
    <w:rsid w:val="009D5F50"/>
    <w:rsid w:val="009D6B74"/>
    <w:rsid w:val="009E55F2"/>
    <w:rsid w:val="009F1054"/>
    <w:rsid w:val="00A049DB"/>
    <w:rsid w:val="00A04B64"/>
    <w:rsid w:val="00A14C63"/>
    <w:rsid w:val="00A2579E"/>
    <w:rsid w:val="00A269D3"/>
    <w:rsid w:val="00A26A36"/>
    <w:rsid w:val="00A31191"/>
    <w:rsid w:val="00A326BB"/>
    <w:rsid w:val="00A32754"/>
    <w:rsid w:val="00A34091"/>
    <w:rsid w:val="00A4082B"/>
    <w:rsid w:val="00A40B32"/>
    <w:rsid w:val="00A41343"/>
    <w:rsid w:val="00A4233D"/>
    <w:rsid w:val="00A43583"/>
    <w:rsid w:val="00A457C8"/>
    <w:rsid w:val="00A50686"/>
    <w:rsid w:val="00A5156D"/>
    <w:rsid w:val="00A54BB5"/>
    <w:rsid w:val="00A60B97"/>
    <w:rsid w:val="00A6442E"/>
    <w:rsid w:val="00A66593"/>
    <w:rsid w:val="00A75D2B"/>
    <w:rsid w:val="00A77D2A"/>
    <w:rsid w:val="00A807B6"/>
    <w:rsid w:val="00A87400"/>
    <w:rsid w:val="00AA0B32"/>
    <w:rsid w:val="00AA0FD9"/>
    <w:rsid w:val="00AA31AA"/>
    <w:rsid w:val="00AB09A3"/>
    <w:rsid w:val="00AB1580"/>
    <w:rsid w:val="00AB4E5A"/>
    <w:rsid w:val="00AB6A35"/>
    <w:rsid w:val="00AC12BD"/>
    <w:rsid w:val="00AC437E"/>
    <w:rsid w:val="00AC469D"/>
    <w:rsid w:val="00AC69CC"/>
    <w:rsid w:val="00AD79CC"/>
    <w:rsid w:val="00AE2B98"/>
    <w:rsid w:val="00AE2D35"/>
    <w:rsid w:val="00AE647F"/>
    <w:rsid w:val="00B0068C"/>
    <w:rsid w:val="00B02BB6"/>
    <w:rsid w:val="00B02E4B"/>
    <w:rsid w:val="00B03957"/>
    <w:rsid w:val="00B11229"/>
    <w:rsid w:val="00B13A7D"/>
    <w:rsid w:val="00B25F40"/>
    <w:rsid w:val="00B30083"/>
    <w:rsid w:val="00B408D5"/>
    <w:rsid w:val="00B44454"/>
    <w:rsid w:val="00B53420"/>
    <w:rsid w:val="00B558B5"/>
    <w:rsid w:val="00B57670"/>
    <w:rsid w:val="00B62964"/>
    <w:rsid w:val="00B638D5"/>
    <w:rsid w:val="00B664B7"/>
    <w:rsid w:val="00B7031A"/>
    <w:rsid w:val="00B71C16"/>
    <w:rsid w:val="00B730C8"/>
    <w:rsid w:val="00B74018"/>
    <w:rsid w:val="00B801BF"/>
    <w:rsid w:val="00B81431"/>
    <w:rsid w:val="00B81860"/>
    <w:rsid w:val="00B94096"/>
    <w:rsid w:val="00BA4D4F"/>
    <w:rsid w:val="00BA5D75"/>
    <w:rsid w:val="00BA68CE"/>
    <w:rsid w:val="00BB2646"/>
    <w:rsid w:val="00BB36BD"/>
    <w:rsid w:val="00BB5EED"/>
    <w:rsid w:val="00BC2413"/>
    <w:rsid w:val="00BC7001"/>
    <w:rsid w:val="00BD2013"/>
    <w:rsid w:val="00BD3B11"/>
    <w:rsid w:val="00BD726D"/>
    <w:rsid w:val="00BD784D"/>
    <w:rsid w:val="00BE1FD6"/>
    <w:rsid w:val="00BE3D66"/>
    <w:rsid w:val="00BE40E0"/>
    <w:rsid w:val="00BE465F"/>
    <w:rsid w:val="00BF0C24"/>
    <w:rsid w:val="00BF2CF3"/>
    <w:rsid w:val="00BF4861"/>
    <w:rsid w:val="00C01D9D"/>
    <w:rsid w:val="00C06494"/>
    <w:rsid w:val="00C100AF"/>
    <w:rsid w:val="00C1665B"/>
    <w:rsid w:val="00C2119B"/>
    <w:rsid w:val="00C24A54"/>
    <w:rsid w:val="00C2774B"/>
    <w:rsid w:val="00C44BFD"/>
    <w:rsid w:val="00C52160"/>
    <w:rsid w:val="00C52AD8"/>
    <w:rsid w:val="00C52F8C"/>
    <w:rsid w:val="00C540A4"/>
    <w:rsid w:val="00C57DF8"/>
    <w:rsid w:val="00C60A3D"/>
    <w:rsid w:val="00C64A34"/>
    <w:rsid w:val="00C663D5"/>
    <w:rsid w:val="00C80EAF"/>
    <w:rsid w:val="00C82222"/>
    <w:rsid w:val="00C826C1"/>
    <w:rsid w:val="00C94CE8"/>
    <w:rsid w:val="00C9672A"/>
    <w:rsid w:val="00CA014A"/>
    <w:rsid w:val="00CA11EA"/>
    <w:rsid w:val="00CA3677"/>
    <w:rsid w:val="00CB1EBA"/>
    <w:rsid w:val="00CB33D9"/>
    <w:rsid w:val="00CB7C91"/>
    <w:rsid w:val="00CC783C"/>
    <w:rsid w:val="00CC7DD0"/>
    <w:rsid w:val="00CD38BD"/>
    <w:rsid w:val="00CE65B4"/>
    <w:rsid w:val="00D03956"/>
    <w:rsid w:val="00D1552F"/>
    <w:rsid w:val="00D21BC0"/>
    <w:rsid w:val="00D225C5"/>
    <w:rsid w:val="00D27F14"/>
    <w:rsid w:val="00D302E8"/>
    <w:rsid w:val="00D32BB8"/>
    <w:rsid w:val="00D33EEA"/>
    <w:rsid w:val="00D43313"/>
    <w:rsid w:val="00D60779"/>
    <w:rsid w:val="00D74BA7"/>
    <w:rsid w:val="00D76E4D"/>
    <w:rsid w:val="00D8558E"/>
    <w:rsid w:val="00DA2E64"/>
    <w:rsid w:val="00DA5338"/>
    <w:rsid w:val="00DB409A"/>
    <w:rsid w:val="00DB4F6E"/>
    <w:rsid w:val="00DC4914"/>
    <w:rsid w:val="00DD53B1"/>
    <w:rsid w:val="00DD6DA7"/>
    <w:rsid w:val="00DE136B"/>
    <w:rsid w:val="00DE371F"/>
    <w:rsid w:val="00DE6E54"/>
    <w:rsid w:val="00DF40BC"/>
    <w:rsid w:val="00E02BCF"/>
    <w:rsid w:val="00E02F77"/>
    <w:rsid w:val="00E05F56"/>
    <w:rsid w:val="00E073C8"/>
    <w:rsid w:val="00E14C2B"/>
    <w:rsid w:val="00E17834"/>
    <w:rsid w:val="00E21ECC"/>
    <w:rsid w:val="00E22410"/>
    <w:rsid w:val="00E22FA5"/>
    <w:rsid w:val="00E320A2"/>
    <w:rsid w:val="00E332A1"/>
    <w:rsid w:val="00E37003"/>
    <w:rsid w:val="00E3719E"/>
    <w:rsid w:val="00E37F00"/>
    <w:rsid w:val="00E4070E"/>
    <w:rsid w:val="00E40E57"/>
    <w:rsid w:val="00E500BD"/>
    <w:rsid w:val="00E55046"/>
    <w:rsid w:val="00E57A31"/>
    <w:rsid w:val="00E605D7"/>
    <w:rsid w:val="00E64F5E"/>
    <w:rsid w:val="00E6763A"/>
    <w:rsid w:val="00E71D41"/>
    <w:rsid w:val="00E73F1E"/>
    <w:rsid w:val="00E826D5"/>
    <w:rsid w:val="00E9055D"/>
    <w:rsid w:val="00E94834"/>
    <w:rsid w:val="00E96A96"/>
    <w:rsid w:val="00EA63BF"/>
    <w:rsid w:val="00EB40BE"/>
    <w:rsid w:val="00EC464C"/>
    <w:rsid w:val="00EC6EE8"/>
    <w:rsid w:val="00EE0855"/>
    <w:rsid w:val="00EE3E00"/>
    <w:rsid w:val="00EE690E"/>
    <w:rsid w:val="00EE6E4E"/>
    <w:rsid w:val="00EF74B0"/>
    <w:rsid w:val="00F010A1"/>
    <w:rsid w:val="00F03D5F"/>
    <w:rsid w:val="00F100F0"/>
    <w:rsid w:val="00F1214D"/>
    <w:rsid w:val="00F13186"/>
    <w:rsid w:val="00F140B0"/>
    <w:rsid w:val="00F212AF"/>
    <w:rsid w:val="00F22FDA"/>
    <w:rsid w:val="00F236D7"/>
    <w:rsid w:val="00F32BEB"/>
    <w:rsid w:val="00F32E0B"/>
    <w:rsid w:val="00F32F82"/>
    <w:rsid w:val="00F338C5"/>
    <w:rsid w:val="00F35A05"/>
    <w:rsid w:val="00F3765E"/>
    <w:rsid w:val="00F37E88"/>
    <w:rsid w:val="00F44138"/>
    <w:rsid w:val="00F511E5"/>
    <w:rsid w:val="00F56722"/>
    <w:rsid w:val="00F626FE"/>
    <w:rsid w:val="00F642A8"/>
    <w:rsid w:val="00F71A3F"/>
    <w:rsid w:val="00F76A9F"/>
    <w:rsid w:val="00F831E2"/>
    <w:rsid w:val="00F93540"/>
    <w:rsid w:val="00FA244B"/>
    <w:rsid w:val="00FA5616"/>
    <w:rsid w:val="00FB050F"/>
    <w:rsid w:val="00FB0A4A"/>
    <w:rsid w:val="00FC5FE9"/>
    <w:rsid w:val="00FC7BFE"/>
    <w:rsid w:val="00FD4C4B"/>
    <w:rsid w:val="00FE063C"/>
    <w:rsid w:val="00FE32C7"/>
    <w:rsid w:val="00FE426A"/>
    <w:rsid w:val="00FE61A5"/>
    <w:rsid w:val="00FF5D59"/>
    <w:rsid w:val="00FF7491"/>
    <w:rsid w:val="00FF7FF4"/>
    <w:rsid w:val="05F8BC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DDBD96"/>
  <w14:discardImageEditingData/>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MS Mincho" w:hAnsi="Cambria"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atentStyles>
  <w:style w:type="paragraph" w:default="1" w:styleId="Normal">
    <w:name w:val="Normal"/>
    <w:qFormat/>
    <w:rsid w:val="00B638D5"/>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45567E"/>
    <w:rPr>
      <w:sz w:val="18"/>
      <w:szCs w:val="18"/>
    </w:rPr>
  </w:style>
  <w:style w:type="paragraph" w:styleId="CommentText">
    <w:name w:val="annotation text"/>
    <w:basedOn w:val="Normal"/>
    <w:link w:val="CommentTextChar"/>
    <w:uiPriority w:val="99"/>
    <w:semiHidden/>
    <w:unhideWhenUsed/>
    <w:rsid w:val="0045567E"/>
  </w:style>
  <w:style w:type="character" w:customStyle="1" w:styleId="CommentTextChar">
    <w:name w:val="Comment Text Char"/>
    <w:basedOn w:val="DefaultParagraphFont"/>
    <w:link w:val="CommentText"/>
    <w:uiPriority w:val="99"/>
    <w:semiHidden/>
    <w:rsid w:val="0045567E"/>
  </w:style>
  <w:style w:type="paragraph" w:styleId="CommentSubject">
    <w:name w:val="annotation subject"/>
    <w:basedOn w:val="CommentText"/>
    <w:next w:val="CommentText"/>
    <w:link w:val="CommentSubjectChar"/>
    <w:uiPriority w:val="99"/>
    <w:semiHidden/>
    <w:unhideWhenUsed/>
    <w:rsid w:val="0045567E"/>
    <w:rPr>
      <w:b/>
      <w:bCs/>
      <w:sz w:val="20"/>
      <w:szCs w:val="20"/>
    </w:rPr>
  </w:style>
  <w:style w:type="character" w:customStyle="1" w:styleId="CommentSubjectChar">
    <w:name w:val="Comment Subject Char"/>
    <w:link w:val="CommentSubject"/>
    <w:uiPriority w:val="99"/>
    <w:semiHidden/>
    <w:rsid w:val="0045567E"/>
    <w:rPr>
      <w:b/>
      <w:bCs/>
      <w:sz w:val="20"/>
      <w:szCs w:val="20"/>
    </w:rPr>
  </w:style>
  <w:style w:type="paragraph" w:styleId="BalloonText">
    <w:name w:val="Balloon Text"/>
    <w:basedOn w:val="Normal"/>
    <w:link w:val="BalloonTextChar"/>
    <w:uiPriority w:val="99"/>
    <w:semiHidden/>
    <w:unhideWhenUsed/>
    <w:rsid w:val="0045567E"/>
    <w:rPr>
      <w:rFonts w:ascii="Lucida Grande" w:hAnsi="Lucida Grande" w:cs="Lucida Grande"/>
      <w:sz w:val="18"/>
      <w:szCs w:val="18"/>
    </w:rPr>
  </w:style>
  <w:style w:type="character" w:customStyle="1" w:styleId="BalloonTextChar">
    <w:name w:val="Balloon Text Char"/>
    <w:link w:val="BalloonText"/>
    <w:uiPriority w:val="99"/>
    <w:semiHidden/>
    <w:rsid w:val="0045567E"/>
    <w:rPr>
      <w:rFonts w:ascii="Lucida Grande" w:hAnsi="Lucida Grande" w:cs="Lucida Grande"/>
      <w:sz w:val="18"/>
      <w:szCs w:val="18"/>
    </w:rPr>
  </w:style>
  <w:style w:type="paragraph" w:customStyle="1" w:styleId="ColorfulList-Accent11">
    <w:name w:val="Colorful List - Accent 11"/>
    <w:basedOn w:val="Normal"/>
    <w:uiPriority w:val="34"/>
    <w:qFormat/>
    <w:rsid w:val="005A6955"/>
    <w:pPr>
      <w:ind w:left="720"/>
      <w:contextualSpacing/>
    </w:pPr>
  </w:style>
  <w:style w:type="table" w:customStyle="1" w:styleId="PlainTable21">
    <w:name w:val="Plain Table 21"/>
    <w:basedOn w:val="TableNormal"/>
    <w:uiPriority w:val="99"/>
    <w:rsid w:val="00FE61A5"/>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GridTable21">
    <w:name w:val="Grid Table 21"/>
    <w:basedOn w:val="Normal"/>
    <w:next w:val="Normal"/>
    <w:uiPriority w:val="37"/>
    <w:unhideWhenUsed/>
    <w:rsid w:val="00F236D7"/>
    <w:pPr>
      <w:tabs>
        <w:tab w:val="left" w:pos="504"/>
      </w:tabs>
      <w:ind w:left="504" w:hanging="504"/>
    </w:pPr>
  </w:style>
  <w:style w:type="paragraph" w:customStyle="1" w:styleId="ColorfulShading-Accent11">
    <w:name w:val="Colorful Shading - Accent 11"/>
    <w:hidden/>
    <w:uiPriority w:val="99"/>
    <w:semiHidden/>
    <w:rsid w:val="00E3719E"/>
    <w:rPr>
      <w:sz w:val="24"/>
      <w:szCs w:val="24"/>
    </w:rPr>
  </w:style>
  <w:style w:type="paragraph" w:styleId="Caption">
    <w:name w:val="caption"/>
    <w:basedOn w:val="Normal"/>
    <w:next w:val="Normal"/>
    <w:uiPriority w:val="35"/>
    <w:qFormat/>
    <w:rsid w:val="006374C8"/>
    <w:pPr>
      <w:spacing w:after="200"/>
    </w:pPr>
    <w:rPr>
      <w:rFonts w:eastAsia="Cambria"/>
      <w:b/>
      <w:bCs/>
      <w:color w:val="4F81BD"/>
      <w:sz w:val="18"/>
      <w:szCs w:val="18"/>
    </w:rPr>
  </w:style>
  <w:style w:type="paragraph" w:styleId="Header">
    <w:name w:val="header"/>
    <w:basedOn w:val="Normal"/>
    <w:link w:val="HeaderChar"/>
    <w:uiPriority w:val="99"/>
    <w:unhideWhenUsed/>
    <w:rsid w:val="009728DF"/>
    <w:pPr>
      <w:tabs>
        <w:tab w:val="center" w:pos="4320"/>
        <w:tab w:val="right" w:pos="8640"/>
      </w:tabs>
    </w:pPr>
  </w:style>
  <w:style w:type="character" w:customStyle="1" w:styleId="HeaderChar">
    <w:name w:val="Header Char"/>
    <w:basedOn w:val="DefaultParagraphFont"/>
    <w:link w:val="Header"/>
    <w:uiPriority w:val="99"/>
    <w:rsid w:val="009728DF"/>
  </w:style>
  <w:style w:type="paragraph" w:styleId="Footer">
    <w:name w:val="footer"/>
    <w:basedOn w:val="Normal"/>
    <w:link w:val="FooterChar"/>
    <w:uiPriority w:val="99"/>
    <w:unhideWhenUsed/>
    <w:rsid w:val="009728DF"/>
    <w:pPr>
      <w:tabs>
        <w:tab w:val="center" w:pos="4320"/>
        <w:tab w:val="right" w:pos="8640"/>
      </w:tabs>
    </w:pPr>
  </w:style>
  <w:style w:type="character" w:customStyle="1" w:styleId="FooterChar">
    <w:name w:val="Footer Char"/>
    <w:basedOn w:val="DefaultParagraphFont"/>
    <w:link w:val="Footer"/>
    <w:uiPriority w:val="99"/>
    <w:rsid w:val="009728DF"/>
  </w:style>
  <w:style w:type="character" w:styleId="PageNumber">
    <w:name w:val="page number"/>
    <w:basedOn w:val="DefaultParagraphFont"/>
    <w:uiPriority w:val="99"/>
    <w:semiHidden/>
    <w:unhideWhenUsed/>
    <w:rsid w:val="009728DF"/>
  </w:style>
  <w:style w:type="character" w:styleId="Hyperlink">
    <w:name w:val="Hyperlink"/>
    <w:uiPriority w:val="99"/>
    <w:unhideWhenUsed/>
    <w:rsid w:val="009728DF"/>
    <w:rPr>
      <w:color w:val="0000FF"/>
      <w:u w:val="single"/>
    </w:rPr>
  </w:style>
  <w:style w:type="table" w:customStyle="1" w:styleId="PlainTable22">
    <w:name w:val="Plain Table 22"/>
    <w:basedOn w:val="TableNormal"/>
    <w:uiPriority w:val="99"/>
    <w:rsid w:val="005800ED"/>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TableGrid">
    <w:name w:val="Table Grid"/>
    <w:basedOn w:val="TableNormal"/>
    <w:uiPriority w:val="59"/>
    <w:rsid w:val="005800ED"/>
    <w:rPr>
      <w:rFonts w:eastAsia="Cambr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3">
    <w:name w:val="Plain Table 23"/>
    <w:basedOn w:val="TableNormal"/>
    <w:uiPriority w:val="99"/>
    <w:rsid w:val="002F12A5"/>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Bibliography">
    <w:name w:val="Bibliography"/>
    <w:basedOn w:val="Normal"/>
    <w:next w:val="Normal"/>
    <w:uiPriority w:val="70"/>
    <w:unhideWhenUsed/>
    <w:rsid w:val="00270A65"/>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363351">
      <w:bodyDiv w:val="1"/>
      <w:marLeft w:val="0"/>
      <w:marRight w:val="0"/>
      <w:marTop w:val="0"/>
      <w:marBottom w:val="0"/>
      <w:divBdr>
        <w:top w:val="none" w:sz="0" w:space="0" w:color="auto"/>
        <w:left w:val="none" w:sz="0" w:space="0" w:color="auto"/>
        <w:bottom w:val="none" w:sz="0" w:space="0" w:color="auto"/>
        <w:right w:val="none" w:sz="0" w:space="0" w:color="auto"/>
      </w:divBdr>
    </w:div>
    <w:div w:id="101145116">
      <w:bodyDiv w:val="1"/>
      <w:marLeft w:val="0"/>
      <w:marRight w:val="0"/>
      <w:marTop w:val="0"/>
      <w:marBottom w:val="0"/>
      <w:divBdr>
        <w:top w:val="none" w:sz="0" w:space="0" w:color="auto"/>
        <w:left w:val="none" w:sz="0" w:space="0" w:color="auto"/>
        <w:bottom w:val="none" w:sz="0" w:space="0" w:color="auto"/>
        <w:right w:val="none" w:sz="0" w:space="0" w:color="auto"/>
      </w:divBdr>
    </w:div>
    <w:div w:id="307173307">
      <w:bodyDiv w:val="1"/>
      <w:marLeft w:val="0"/>
      <w:marRight w:val="0"/>
      <w:marTop w:val="0"/>
      <w:marBottom w:val="0"/>
      <w:divBdr>
        <w:top w:val="none" w:sz="0" w:space="0" w:color="auto"/>
        <w:left w:val="none" w:sz="0" w:space="0" w:color="auto"/>
        <w:bottom w:val="none" w:sz="0" w:space="0" w:color="auto"/>
        <w:right w:val="none" w:sz="0" w:space="0" w:color="auto"/>
      </w:divBdr>
    </w:div>
    <w:div w:id="747583254">
      <w:bodyDiv w:val="1"/>
      <w:marLeft w:val="0"/>
      <w:marRight w:val="0"/>
      <w:marTop w:val="0"/>
      <w:marBottom w:val="0"/>
      <w:divBdr>
        <w:top w:val="none" w:sz="0" w:space="0" w:color="auto"/>
        <w:left w:val="none" w:sz="0" w:space="0" w:color="auto"/>
        <w:bottom w:val="none" w:sz="0" w:space="0" w:color="auto"/>
        <w:right w:val="none" w:sz="0" w:space="0" w:color="auto"/>
      </w:divBdr>
    </w:div>
    <w:div w:id="809593837">
      <w:bodyDiv w:val="1"/>
      <w:marLeft w:val="0"/>
      <w:marRight w:val="0"/>
      <w:marTop w:val="0"/>
      <w:marBottom w:val="0"/>
      <w:divBdr>
        <w:top w:val="none" w:sz="0" w:space="0" w:color="auto"/>
        <w:left w:val="none" w:sz="0" w:space="0" w:color="auto"/>
        <w:bottom w:val="none" w:sz="0" w:space="0" w:color="auto"/>
        <w:right w:val="none" w:sz="0" w:space="0" w:color="auto"/>
      </w:divBdr>
    </w:div>
    <w:div w:id="932132127">
      <w:bodyDiv w:val="1"/>
      <w:marLeft w:val="0"/>
      <w:marRight w:val="0"/>
      <w:marTop w:val="0"/>
      <w:marBottom w:val="0"/>
      <w:divBdr>
        <w:top w:val="none" w:sz="0" w:space="0" w:color="auto"/>
        <w:left w:val="none" w:sz="0" w:space="0" w:color="auto"/>
        <w:bottom w:val="none" w:sz="0" w:space="0" w:color="auto"/>
        <w:right w:val="none" w:sz="0" w:space="0" w:color="auto"/>
      </w:divBdr>
    </w:div>
    <w:div w:id="973292503">
      <w:bodyDiv w:val="1"/>
      <w:marLeft w:val="0"/>
      <w:marRight w:val="0"/>
      <w:marTop w:val="0"/>
      <w:marBottom w:val="0"/>
      <w:divBdr>
        <w:top w:val="none" w:sz="0" w:space="0" w:color="auto"/>
        <w:left w:val="none" w:sz="0" w:space="0" w:color="auto"/>
        <w:bottom w:val="none" w:sz="0" w:space="0" w:color="auto"/>
        <w:right w:val="none" w:sz="0" w:space="0" w:color="auto"/>
      </w:divBdr>
    </w:div>
    <w:div w:id="1447578181">
      <w:bodyDiv w:val="1"/>
      <w:marLeft w:val="0"/>
      <w:marRight w:val="0"/>
      <w:marTop w:val="0"/>
      <w:marBottom w:val="0"/>
      <w:divBdr>
        <w:top w:val="none" w:sz="0" w:space="0" w:color="auto"/>
        <w:left w:val="none" w:sz="0" w:space="0" w:color="auto"/>
        <w:bottom w:val="none" w:sz="0" w:space="0" w:color="auto"/>
        <w:right w:val="none" w:sz="0" w:space="0" w:color="auto"/>
      </w:divBdr>
    </w:div>
    <w:div w:id="1541623067">
      <w:bodyDiv w:val="1"/>
      <w:marLeft w:val="0"/>
      <w:marRight w:val="0"/>
      <w:marTop w:val="0"/>
      <w:marBottom w:val="0"/>
      <w:divBdr>
        <w:top w:val="none" w:sz="0" w:space="0" w:color="auto"/>
        <w:left w:val="none" w:sz="0" w:space="0" w:color="auto"/>
        <w:bottom w:val="none" w:sz="0" w:space="0" w:color="auto"/>
        <w:right w:val="none" w:sz="0" w:space="0" w:color="auto"/>
      </w:divBdr>
    </w:div>
    <w:div w:id="1591432480">
      <w:bodyDiv w:val="1"/>
      <w:marLeft w:val="0"/>
      <w:marRight w:val="0"/>
      <w:marTop w:val="0"/>
      <w:marBottom w:val="0"/>
      <w:divBdr>
        <w:top w:val="none" w:sz="0" w:space="0" w:color="auto"/>
        <w:left w:val="none" w:sz="0" w:space="0" w:color="auto"/>
        <w:bottom w:val="none" w:sz="0" w:space="0" w:color="auto"/>
        <w:right w:val="none" w:sz="0" w:space="0" w:color="auto"/>
      </w:divBdr>
    </w:div>
    <w:div w:id="1795057787">
      <w:bodyDiv w:val="1"/>
      <w:marLeft w:val="0"/>
      <w:marRight w:val="0"/>
      <w:marTop w:val="0"/>
      <w:marBottom w:val="0"/>
      <w:divBdr>
        <w:top w:val="none" w:sz="0" w:space="0" w:color="auto"/>
        <w:left w:val="none" w:sz="0" w:space="0" w:color="auto"/>
        <w:bottom w:val="none" w:sz="0" w:space="0" w:color="auto"/>
        <w:right w:val="none" w:sz="0" w:space="0" w:color="auto"/>
      </w:divBdr>
    </w:div>
    <w:div w:id="1844079769">
      <w:bodyDiv w:val="1"/>
      <w:marLeft w:val="0"/>
      <w:marRight w:val="0"/>
      <w:marTop w:val="0"/>
      <w:marBottom w:val="0"/>
      <w:divBdr>
        <w:top w:val="none" w:sz="0" w:space="0" w:color="auto"/>
        <w:left w:val="none" w:sz="0" w:space="0" w:color="auto"/>
        <w:bottom w:val="none" w:sz="0" w:space="0" w:color="auto"/>
        <w:right w:val="none" w:sz="0" w:space="0" w:color="auto"/>
      </w:divBdr>
    </w:div>
    <w:div w:id="19808432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5</Pages>
  <Words>11805</Words>
  <Characters>67291</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5-22T18:30:00Z</dcterms:created>
  <dcterms:modified xsi:type="dcterms:W3CDTF">2023-09-06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1e5RkyT"/&gt;&lt;style id="http://www.zotero.org/styles/biological-psychiatry"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